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77777777"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BDCAC9B"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42738B">
                                  <w:rPr>
                                    <w:b/>
                                    <w:bCs/>
                                    <w:color w:val="FF0000"/>
                                    <w:sz w:val="36"/>
                                    <w:szCs w:val="36"/>
                                  </w:rPr>
                                  <w:t>2</w:t>
                                </w:r>
                                <w:r w:rsidR="00243DE6">
                                  <w:rPr>
                                    <w:b/>
                                    <w:bCs/>
                                    <w:color w:val="FF0000"/>
                                    <w:sz w:val="36"/>
                                    <w:szCs w:val="36"/>
                                  </w:rPr>
                                  <w:t>3</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BDCAC9B"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42738B">
                            <w:rPr>
                              <w:b/>
                              <w:bCs/>
                              <w:color w:val="FF0000"/>
                              <w:sz w:val="36"/>
                              <w:szCs w:val="36"/>
                            </w:rPr>
                            <w:t>2</w:t>
                          </w:r>
                          <w:r w:rsidR="00243DE6">
                            <w:rPr>
                              <w:b/>
                              <w:bCs/>
                              <w:color w:val="FF0000"/>
                              <w:sz w:val="36"/>
                              <w:szCs w:val="36"/>
                            </w:rPr>
                            <w:t>3</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D51A67">
      <w:pPr>
        <w:pStyle w:val="Heading1"/>
      </w:pPr>
      <w:bookmarkStart w:id="0" w:name="_Toc183284802"/>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1AED807C" w14:textId="0F92D9CA" w:rsidR="00535E3A"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284802" w:history="1">
            <w:r w:rsidR="00535E3A" w:rsidRPr="0026725B">
              <w:rPr>
                <w:rStyle w:val="Hyperlink"/>
                <w:noProof/>
              </w:rPr>
              <w:t>Executive Summary</w:t>
            </w:r>
            <w:r w:rsidR="00535E3A">
              <w:rPr>
                <w:noProof/>
                <w:webHidden/>
              </w:rPr>
              <w:tab/>
            </w:r>
            <w:r w:rsidR="00535E3A">
              <w:rPr>
                <w:noProof/>
                <w:webHidden/>
              </w:rPr>
              <w:fldChar w:fldCharType="begin"/>
            </w:r>
            <w:r w:rsidR="00535E3A">
              <w:rPr>
                <w:noProof/>
                <w:webHidden/>
              </w:rPr>
              <w:instrText xml:space="preserve"> PAGEREF _Toc183284802 \h </w:instrText>
            </w:r>
            <w:r w:rsidR="00535E3A">
              <w:rPr>
                <w:noProof/>
                <w:webHidden/>
              </w:rPr>
            </w:r>
            <w:r w:rsidR="00535E3A">
              <w:rPr>
                <w:noProof/>
                <w:webHidden/>
              </w:rPr>
              <w:fldChar w:fldCharType="separate"/>
            </w:r>
            <w:r w:rsidR="00535E3A">
              <w:rPr>
                <w:noProof/>
                <w:webHidden/>
              </w:rPr>
              <w:t>1</w:t>
            </w:r>
            <w:r w:rsidR="00535E3A">
              <w:rPr>
                <w:noProof/>
                <w:webHidden/>
              </w:rPr>
              <w:fldChar w:fldCharType="end"/>
            </w:r>
          </w:hyperlink>
        </w:p>
        <w:p w14:paraId="2466E419" w14:textId="28948DBB" w:rsidR="00535E3A" w:rsidRDefault="00535E3A">
          <w:pPr>
            <w:pStyle w:val="TOC1"/>
            <w:tabs>
              <w:tab w:val="right" w:leader="dot" w:pos="9350"/>
            </w:tabs>
            <w:rPr>
              <w:rFonts w:eastAsiaTheme="minorEastAsia"/>
              <w:noProof/>
              <w:kern w:val="2"/>
              <w:sz w:val="24"/>
              <w:szCs w:val="24"/>
              <w14:ligatures w14:val="standardContextual"/>
            </w:rPr>
          </w:pPr>
          <w:hyperlink w:anchor="_Toc183284803" w:history="1">
            <w:r w:rsidRPr="0026725B">
              <w:rPr>
                <w:rStyle w:val="Hyperlink"/>
                <w:noProof/>
              </w:rPr>
              <w:t>Problem Analysis</w:t>
            </w:r>
            <w:r>
              <w:rPr>
                <w:noProof/>
                <w:webHidden/>
              </w:rPr>
              <w:tab/>
            </w:r>
            <w:r>
              <w:rPr>
                <w:noProof/>
                <w:webHidden/>
              </w:rPr>
              <w:fldChar w:fldCharType="begin"/>
            </w:r>
            <w:r>
              <w:rPr>
                <w:noProof/>
                <w:webHidden/>
              </w:rPr>
              <w:instrText xml:space="preserve"> PAGEREF _Toc183284803 \h </w:instrText>
            </w:r>
            <w:r>
              <w:rPr>
                <w:noProof/>
                <w:webHidden/>
              </w:rPr>
            </w:r>
            <w:r>
              <w:rPr>
                <w:noProof/>
                <w:webHidden/>
              </w:rPr>
              <w:fldChar w:fldCharType="separate"/>
            </w:r>
            <w:r>
              <w:rPr>
                <w:noProof/>
                <w:webHidden/>
              </w:rPr>
              <w:t>4</w:t>
            </w:r>
            <w:r>
              <w:rPr>
                <w:noProof/>
                <w:webHidden/>
              </w:rPr>
              <w:fldChar w:fldCharType="end"/>
            </w:r>
          </w:hyperlink>
        </w:p>
        <w:p w14:paraId="1A495EC3" w14:textId="5E8278D4" w:rsidR="00535E3A" w:rsidRDefault="00535E3A">
          <w:pPr>
            <w:pStyle w:val="TOC2"/>
            <w:tabs>
              <w:tab w:val="right" w:leader="dot" w:pos="9350"/>
            </w:tabs>
            <w:rPr>
              <w:rFonts w:eastAsiaTheme="minorEastAsia"/>
              <w:noProof/>
              <w:kern w:val="2"/>
              <w:sz w:val="24"/>
              <w:szCs w:val="24"/>
              <w14:ligatures w14:val="standardContextual"/>
            </w:rPr>
          </w:pPr>
          <w:hyperlink w:anchor="_Toc183284804" w:history="1">
            <w:r w:rsidRPr="0026725B">
              <w:rPr>
                <w:rStyle w:val="Hyperlink"/>
                <w:noProof/>
              </w:rPr>
              <w:t>Overview of problem and its significance</w:t>
            </w:r>
            <w:r>
              <w:rPr>
                <w:noProof/>
                <w:webHidden/>
              </w:rPr>
              <w:tab/>
            </w:r>
            <w:r>
              <w:rPr>
                <w:noProof/>
                <w:webHidden/>
              </w:rPr>
              <w:fldChar w:fldCharType="begin"/>
            </w:r>
            <w:r>
              <w:rPr>
                <w:noProof/>
                <w:webHidden/>
              </w:rPr>
              <w:instrText xml:space="preserve"> PAGEREF _Toc183284804 \h </w:instrText>
            </w:r>
            <w:r>
              <w:rPr>
                <w:noProof/>
                <w:webHidden/>
              </w:rPr>
            </w:r>
            <w:r>
              <w:rPr>
                <w:noProof/>
                <w:webHidden/>
              </w:rPr>
              <w:fldChar w:fldCharType="separate"/>
            </w:r>
            <w:r>
              <w:rPr>
                <w:noProof/>
                <w:webHidden/>
              </w:rPr>
              <w:t>4</w:t>
            </w:r>
            <w:r>
              <w:rPr>
                <w:noProof/>
                <w:webHidden/>
              </w:rPr>
              <w:fldChar w:fldCharType="end"/>
            </w:r>
          </w:hyperlink>
        </w:p>
        <w:p w14:paraId="0BC523DA" w14:textId="28D5354B" w:rsidR="00535E3A" w:rsidRDefault="00535E3A">
          <w:pPr>
            <w:pStyle w:val="TOC2"/>
            <w:tabs>
              <w:tab w:val="right" w:leader="dot" w:pos="9350"/>
            </w:tabs>
            <w:rPr>
              <w:rFonts w:eastAsiaTheme="minorEastAsia"/>
              <w:noProof/>
              <w:kern w:val="2"/>
              <w:sz w:val="24"/>
              <w:szCs w:val="24"/>
              <w14:ligatures w14:val="standardContextual"/>
            </w:rPr>
          </w:pPr>
          <w:hyperlink w:anchor="_Toc183284805" w:history="1">
            <w:r w:rsidRPr="0026725B">
              <w:rPr>
                <w:rStyle w:val="Hyperlink"/>
                <w:noProof/>
              </w:rPr>
              <w:t>STEM fundamentals of problem</w:t>
            </w:r>
            <w:r>
              <w:rPr>
                <w:noProof/>
                <w:webHidden/>
              </w:rPr>
              <w:tab/>
            </w:r>
            <w:r>
              <w:rPr>
                <w:noProof/>
                <w:webHidden/>
              </w:rPr>
              <w:fldChar w:fldCharType="begin"/>
            </w:r>
            <w:r>
              <w:rPr>
                <w:noProof/>
                <w:webHidden/>
              </w:rPr>
              <w:instrText xml:space="preserve"> PAGEREF _Toc183284805 \h </w:instrText>
            </w:r>
            <w:r>
              <w:rPr>
                <w:noProof/>
                <w:webHidden/>
              </w:rPr>
            </w:r>
            <w:r>
              <w:rPr>
                <w:noProof/>
                <w:webHidden/>
              </w:rPr>
              <w:fldChar w:fldCharType="separate"/>
            </w:r>
            <w:r>
              <w:rPr>
                <w:noProof/>
                <w:webHidden/>
              </w:rPr>
              <w:t>4</w:t>
            </w:r>
            <w:r>
              <w:rPr>
                <w:noProof/>
                <w:webHidden/>
              </w:rPr>
              <w:fldChar w:fldCharType="end"/>
            </w:r>
          </w:hyperlink>
        </w:p>
        <w:p w14:paraId="24FD20D6" w14:textId="75CF3C5A" w:rsidR="00535E3A" w:rsidRDefault="00535E3A">
          <w:pPr>
            <w:pStyle w:val="TOC2"/>
            <w:tabs>
              <w:tab w:val="right" w:leader="dot" w:pos="9350"/>
            </w:tabs>
            <w:rPr>
              <w:rFonts w:eastAsiaTheme="minorEastAsia"/>
              <w:noProof/>
              <w:kern w:val="2"/>
              <w:sz w:val="24"/>
              <w:szCs w:val="24"/>
              <w14:ligatures w14:val="standardContextual"/>
            </w:rPr>
          </w:pPr>
          <w:hyperlink w:anchor="_Toc183284806" w:history="1">
            <w:r w:rsidRPr="0026725B">
              <w:rPr>
                <w:rStyle w:val="Hyperlink"/>
                <w:noProof/>
              </w:rPr>
              <w:t>Lessons from prior responses to the problem</w:t>
            </w:r>
            <w:r>
              <w:rPr>
                <w:noProof/>
                <w:webHidden/>
              </w:rPr>
              <w:tab/>
            </w:r>
            <w:r>
              <w:rPr>
                <w:noProof/>
                <w:webHidden/>
              </w:rPr>
              <w:fldChar w:fldCharType="begin"/>
            </w:r>
            <w:r>
              <w:rPr>
                <w:noProof/>
                <w:webHidden/>
              </w:rPr>
              <w:instrText xml:space="preserve"> PAGEREF _Toc183284806 \h </w:instrText>
            </w:r>
            <w:r>
              <w:rPr>
                <w:noProof/>
                <w:webHidden/>
              </w:rPr>
            </w:r>
            <w:r>
              <w:rPr>
                <w:noProof/>
                <w:webHidden/>
              </w:rPr>
              <w:fldChar w:fldCharType="separate"/>
            </w:r>
            <w:r>
              <w:rPr>
                <w:noProof/>
                <w:webHidden/>
              </w:rPr>
              <w:t>5</w:t>
            </w:r>
            <w:r>
              <w:rPr>
                <w:noProof/>
                <w:webHidden/>
              </w:rPr>
              <w:fldChar w:fldCharType="end"/>
            </w:r>
          </w:hyperlink>
        </w:p>
        <w:p w14:paraId="1DE185E4" w14:textId="3469FB41" w:rsidR="00535E3A" w:rsidRDefault="00535E3A">
          <w:pPr>
            <w:pStyle w:val="TOC2"/>
            <w:tabs>
              <w:tab w:val="right" w:leader="dot" w:pos="9350"/>
            </w:tabs>
            <w:rPr>
              <w:rFonts w:eastAsiaTheme="minorEastAsia"/>
              <w:noProof/>
              <w:kern w:val="2"/>
              <w:sz w:val="24"/>
              <w:szCs w:val="24"/>
              <w14:ligatures w14:val="standardContextual"/>
            </w:rPr>
          </w:pPr>
          <w:hyperlink w:anchor="_Toc183284807" w:history="1">
            <w:r w:rsidRPr="0026725B">
              <w:rPr>
                <w:rStyle w:val="Hyperlink"/>
                <w:noProof/>
              </w:rPr>
              <w:t>Project objectives and constraints</w:t>
            </w:r>
            <w:r>
              <w:rPr>
                <w:noProof/>
                <w:webHidden/>
              </w:rPr>
              <w:tab/>
            </w:r>
            <w:r>
              <w:rPr>
                <w:noProof/>
                <w:webHidden/>
              </w:rPr>
              <w:fldChar w:fldCharType="begin"/>
            </w:r>
            <w:r>
              <w:rPr>
                <w:noProof/>
                <w:webHidden/>
              </w:rPr>
              <w:instrText xml:space="preserve"> PAGEREF _Toc183284807 \h </w:instrText>
            </w:r>
            <w:r>
              <w:rPr>
                <w:noProof/>
                <w:webHidden/>
              </w:rPr>
            </w:r>
            <w:r>
              <w:rPr>
                <w:noProof/>
                <w:webHidden/>
              </w:rPr>
              <w:fldChar w:fldCharType="separate"/>
            </w:r>
            <w:r>
              <w:rPr>
                <w:noProof/>
                <w:webHidden/>
              </w:rPr>
              <w:t>6</w:t>
            </w:r>
            <w:r>
              <w:rPr>
                <w:noProof/>
                <w:webHidden/>
              </w:rPr>
              <w:fldChar w:fldCharType="end"/>
            </w:r>
          </w:hyperlink>
        </w:p>
        <w:p w14:paraId="6FDA2EA0" w14:textId="0A86D129" w:rsidR="00535E3A" w:rsidRDefault="00535E3A">
          <w:pPr>
            <w:pStyle w:val="TOC1"/>
            <w:tabs>
              <w:tab w:val="right" w:leader="dot" w:pos="9350"/>
            </w:tabs>
            <w:rPr>
              <w:rFonts w:eastAsiaTheme="minorEastAsia"/>
              <w:noProof/>
              <w:kern w:val="2"/>
              <w:sz w:val="24"/>
              <w:szCs w:val="24"/>
              <w14:ligatures w14:val="standardContextual"/>
            </w:rPr>
          </w:pPr>
          <w:hyperlink w:anchor="_Toc183284808" w:history="1">
            <w:r w:rsidRPr="0026725B">
              <w:rPr>
                <w:rStyle w:val="Hyperlink"/>
                <w:noProof/>
              </w:rPr>
              <w:t>Candidate Solutions</w:t>
            </w:r>
            <w:r>
              <w:rPr>
                <w:noProof/>
                <w:webHidden/>
              </w:rPr>
              <w:tab/>
            </w:r>
            <w:r>
              <w:rPr>
                <w:noProof/>
                <w:webHidden/>
              </w:rPr>
              <w:fldChar w:fldCharType="begin"/>
            </w:r>
            <w:r>
              <w:rPr>
                <w:noProof/>
                <w:webHidden/>
              </w:rPr>
              <w:instrText xml:space="preserve"> PAGEREF _Toc183284808 \h </w:instrText>
            </w:r>
            <w:r>
              <w:rPr>
                <w:noProof/>
                <w:webHidden/>
              </w:rPr>
            </w:r>
            <w:r>
              <w:rPr>
                <w:noProof/>
                <w:webHidden/>
              </w:rPr>
              <w:fldChar w:fldCharType="separate"/>
            </w:r>
            <w:r>
              <w:rPr>
                <w:noProof/>
                <w:webHidden/>
              </w:rPr>
              <w:t>7</w:t>
            </w:r>
            <w:r>
              <w:rPr>
                <w:noProof/>
                <w:webHidden/>
              </w:rPr>
              <w:fldChar w:fldCharType="end"/>
            </w:r>
          </w:hyperlink>
        </w:p>
        <w:p w14:paraId="203BB62D" w14:textId="6C47208F" w:rsidR="00535E3A" w:rsidRDefault="00535E3A">
          <w:pPr>
            <w:pStyle w:val="TOC2"/>
            <w:tabs>
              <w:tab w:val="right" w:leader="dot" w:pos="9350"/>
            </w:tabs>
            <w:rPr>
              <w:rFonts w:eastAsiaTheme="minorEastAsia"/>
              <w:noProof/>
              <w:kern w:val="2"/>
              <w:sz w:val="24"/>
              <w:szCs w:val="24"/>
              <w14:ligatures w14:val="standardContextual"/>
            </w:rPr>
          </w:pPr>
          <w:hyperlink w:anchor="_Toc183284809" w:history="1">
            <w:r w:rsidRPr="0026725B">
              <w:rPr>
                <w:rStyle w:val="Hyperlink"/>
                <w:noProof/>
              </w:rPr>
              <w:t>Scope of solutions considered</w:t>
            </w:r>
            <w:r>
              <w:rPr>
                <w:noProof/>
                <w:webHidden/>
              </w:rPr>
              <w:tab/>
            </w:r>
            <w:r>
              <w:rPr>
                <w:noProof/>
                <w:webHidden/>
              </w:rPr>
              <w:fldChar w:fldCharType="begin"/>
            </w:r>
            <w:r>
              <w:rPr>
                <w:noProof/>
                <w:webHidden/>
              </w:rPr>
              <w:instrText xml:space="preserve"> PAGEREF _Toc183284809 \h </w:instrText>
            </w:r>
            <w:r>
              <w:rPr>
                <w:noProof/>
                <w:webHidden/>
              </w:rPr>
            </w:r>
            <w:r>
              <w:rPr>
                <w:noProof/>
                <w:webHidden/>
              </w:rPr>
              <w:fldChar w:fldCharType="separate"/>
            </w:r>
            <w:r>
              <w:rPr>
                <w:noProof/>
                <w:webHidden/>
              </w:rPr>
              <w:t>7</w:t>
            </w:r>
            <w:r>
              <w:rPr>
                <w:noProof/>
                <w:webHidden/>
              </w:rPr>
              <w:fldChar w:fldCharType="end"/>
            </w:r>
          </w:hyperlink>
        </w:p>
        <w:p w14:paraId="2DC88E2D" w14:textId="609495A0" w:rsidR="00535E3A" w:rsidRDefault="00535E3A">
          <w:pPr>
            <w:pStyle w:val="TOC3"/>
            <w:tabs>
              <w:tab w:val="right" w:leader="dot" w:pos="9350"/>
            </w:tabs>
            <w:rPr>
              <w:rFonts w:eastAsiaTheme="minorEastAsia"/>
              <w:noProof/>
              <w:kern w:val="2"/>
              <w:sz w:val="24"/>
              <w:szCs w:val="24"/>
              <w14:ligatures w14:val="standardContextual"/>
            </w:rPr>
          </w:pPr>
          <w:hyperlink w:anchor="_Toc183284810" w:history="1">
            <w:r w:rsidRPr="0026725B">
              <w:rPr>
                <w:rStyle w:val="Hyperlink"/>
                <w:noProof/>
              </w:rPr>
              <w:t>Track testing</w:t>
            </w:r>
            <w:r>
              <w:rPr>
                <w:noProof/>
                <w:webHidden/>
              </w:rPr>
              <w:tab/>
            </w:r>
            <w:r>
              <w:rPr>
                <w:noProof/>
                <w:webHidden/>
              </w:rPr>
              <w:fldChar w:fldCharType="begin"/>
            </w:r>
            <w:r>
              <w:rPr>
                <w:noProof/>
                <w:webHidden/>
              </w:rPr>
              <w:instrText xml:space="preserve"> PAGEREF _Toc183284810 \h </w:instrText>
            </w:r>
            <w:r>
              <w:rPr>
                <w:noProof/>
                <w:webHidden/>
              </w:rPr>
            </w:r>
            <w:r>
              <w:rPr>
                <w:noProof/>
                <w:webHidden/>
              </w:rPr>
              <w:fldChar w:fldCharType="separate"/>
            </w:r>
            <w:r>
              <w:rPr>
                <w:noProof/>
                <w:webHidden/>
              </w:rPr>
              <w:t>7</w:t>
            </w:r>
            <w:r>
              <w:rPr>
                <w:noProof/>
                <w:webHidden/>
              </w:rPr>
              <w:fldChar w:fldCharType="end"/>
            </w:r>
          </w:hyperlink>
        </w:p>
        <w:p w14:paraId="0203262C" w14:textId="3E3A506F" w:rsidR="00535E3A" w:rsidRDefault="00535E3A">
          <w:pPr>
            <w:pStyle w:val="TOC3"/>
            <w:tabs>
              <w:tab w:val="right" w:leader="dot" w:pos="9350"/>
            </w:tabs>
            <w:rPr>
              <w:rFonts w:eastAsiaTheme="minorEastAsia"/>
              <w:noProof/>
              <w:kern w:val="2"/>
              <w:sz w:val="24"/>
              <w:szCs w:val="24"/>
              <w14:ligatures w14:val="standardContextual"/>
            </w:rPr>
          </w:pPr>
          <w:hyperlink w:anchor="_Toc183284811" w:history="1">
            <w:r w:rsidRPr="0026725B">
              <w:rPr>
                <w:rStyle w:val="Hyperlink"/>
                <w:noProof/>
              </w:rPr>
              <w:t>Computer simulation</w:t>
            </w:r>
            <w:r>
              <w:rPr>
                <w:noProof/>
                <w:webHidden/>
              </w:rPr>
              <w:tab/>
            </w:r>
            <w:r>
              <w:rPr>
                <w:noProof/>
                <w:webHidden/>
              </w:rPr>
              <w:fldChar w:fldCharType="begin"/>
            </w:r>
            <w:r>
              <w:rPr>
                <w:noProof/>
                <w:webHidden/>
              </w:rPr>
              <w:instrText xml:space="preserve"> PAGEREF _Toc183284811 \h </w:instrText>
            </w:r>
            <w:r>
              <w:rPr>
                <w:noProof/>
                <w:webHidden/>
              </w:rPr>
            </w:r>
            <w:r>
              <w:rPr>
                <w:noProof/>
                <w:webHidden/>
              </w:rPr>
              <w:fldChar w:fldCharType="separate"/>
            </w:r>
            <w:r>
              <w:rPr>
                <w:noProof/>
                <w:webHidden/>
              </w:rPr>
              <w:t>8</w:t>
            </w:r>
            <w:r>
              <w:rPr>
                <w:noProof/>
                <w:webHidden/>
              </w:rPr>
              <w:fldChar w:fldCharType="end"/>
            </w:r>
          </w:hyperlink>
        </w:p>
        <w:p w14:paraId="4DDC26F2" w14:textId="19FBDBEC" w:rsidR="00535E3A" w:rsidRDefault="00535E3A">
          <w:pPr>
            <w:pStyle w:val="TOC3"/>
            <w:tabs>
              <w:tab w:val="right" w:leader="dot" w:pos="9350"/>
            </w:tabs>
            <w:rPr>
              <w:rFonts w:eastAsiaTheme="minorEastAsia"/>
              <w:noProof/>
              <w:kern w:val="2"/>
              <w:sz w:val="24"/>
              <w:szCs w:val="24"/>
              <w14:ligatures w14:val="standardContextual"/>
            </w:rPr>
          </w:pPr>
          <w:hyperlink w:anchor="_Toc183284812" w:history="1">
            <w:r w:rsidRPr="0026725B">
              <w:rPr>
                <w:rStyle w:val="Hyperlink"/>
                <w:noProof/>
              </w:rPr>
              <w:t>Shock dynamometer</w:t>
            </w:r>
            <w:r>
              <w:rPr>
                <w:noProof/>
                <w:webHidden/>
              </w:rPr>
              <w:tab/>
            </w:r>
            <w:r>
              <w:rPr>
                <w:noProof/>
                <w:webHidden/>
              </w:rPr>
              <w:fldChar w:fldCharType="begin"/>
            </w:r>
            <w:r>
              <w:rPr>
                <w:noProof/>
                <w:webHidden/>
              </w:rPr>
              <w:instrText xml:space="preserve"> PAGEREF _Toc183284812 \h </w:instrText>
            </w:r>
            <w:r>
              <w:rPr>
                <w:noProof/>
                <w:webHidden/>
              </w:rPr>
            </w:r>
            <w:r>
              <w:rPr>
                <w:noProof/>
                <w:webHidden/>
              </w:rPr>
              <w:fldChar w:fldCharType="separate"/>
            </w:r>
            <w:r>
              <w:rPr>
                <w:noProof/>
                <w:webHidden/>
              </w:rPr>
              <w:t>8</w:t>
            </w:r>
            <w:r>
              <w:rPr>
                <w:noProof/>
                <w:webHidden/>
              </w:rPr>
              <w:fldChar w:fldCharType="end"/>
            </w:r>
          </w:hyperlink>
        </w:p>
        <w:p w14:paraId="11CEFE44" w14:textId="48C7848C" w:rsidR="00535E3A" w:rsidRDefault="00535E3A">
          <w:pPr>
            <w:pStyle w:val="TOC2"/>
            <w:tabs>
              <w:tab w:val="right" w:leader="dot" w:pos="9350"/>
            </w:tabs>
            <w:rPr>
              <w:rFonts w:eastAsiaTheme="minorEastAsia"/>
              <w:noProof/>
              <w:kern w:val="2"/>
              <w:sz w:val="24"/>
              <w:szCs w:val="24"/>
              <w14:ligatures w14:val="standardContextual"/>
            </w:rPr>
          </w:pPr>
          <w:hyperlink w:anchor="_Toc183284813" w:history="1">
            <w:r w:rsidRPr="0026725B">
              <w:rPr>
                <w:rStyle w:val="Hyperlink"/>
                <w:noProof/>
              </w:rPr>
              <w:t>Explanation of candidate solutions</w:t>
            </w:r>
            <w:r>
              <w:rPr>
                <w:noProof/>
                <w:webHidden/>
              </w:rPr>
              <w:tab/>
            </w:r>
            <w:r>
              <w:rPr>
                <w:noProof/>
                <w:webHidden/>
              </w:rPr>
              <w:fldChar w:fldCharType="begin"/>
            </w:r>
            <w:r>
              <w:rPr>
                <w:noProof/>
                <w:webHidden/>
              </w:rPr>
              <w:instrText xml:space="preserve"> PAGEREF _Toc183284813 \h </w:instrText>
            </w:r>
            <w:r>
              <w:rPr>
                <w:noProof/>
                <w:webHidden/>
              </w:rPr>
            </w:r>
            <w:r>
              <w:rPr>
                <w:noProof/>
                <w:webHidden/>
              </w:rPr>
              <w:fldChar w:fldCharType="separate"/>
            </w:r>
            <w:r>
              <w:rPr>
                <w:noProof/>
                <w:webHidden/>
              </w:rPr>
              <w:t>10</w:t>
            </w:r>
            <w:r>
              <w:rPr>
                <w:noProof/>
                <w:webHidden/>
              </w:rPr>
              <w:fldChar w:fldCharType="end"/>
            </w:r>
          </w:hyperlink>
        </w:p>
        <w:p w14:paraId="4CFD33D8" w14:textId="7A86A6A7" w:rsidR="00535E3A" w:rsidRDefault="00535E3A">
          <w:pPr>
            <w:pStyle w:val="TOC3"/>
            <w:tabs>
              <w:tab w:val="right" w:leader="dot" w:pos="9350"/>
            </w:tabs>
            <w:rPr>
              <w:rFonts w:eastAsiaTheme="minorEastAsia"/>
              <w:noProof/>
              <w:kern w:val="2"/>
              <w:sz w:val="24"/>
              <w:szCs w:val="24"/>
              <w14:ligatures w14:val="standardContextual"/>
            </w:rPr>
          </w:pPr>
          <w:hyperlink w:anchor="_Toc183284814" w:history="1">
            <w:r w:rsidRPr="0026725B">
              <w:rPr>
                <w:rStyle w:val="Hyperlink"/>
                <w:noProof/>
              </w:rPr>
              <w:t>4 Post Shaker Rig</w:t>
            </w:r>
            <w:r>
              <w:rPr>
                <w:noProof/>
                <w:webHidden/>
              </w:rPr>
              <w:tab/>
            </w:r>
            <w:r>
              <w:rPr>
                <w:noProof/>
                <w:webHidden/>
              </w:rPr>
              <w:fldChar w:fldCharType="begin"/>
            </w:r>
            <w:r>
              <w:rPr>
                <w:noProof/>
                <w:webHidden/>
              </w:rPr>
              <w:instrText xml:space="preserve"> PAGEREF _Toc183284814 \h </w:instrText>
            </w:r>
            <w:r>
              <w:rPr>
                <w:noProof/>
                <w:webHidden/>
              </w:rPr>
            </w:r>
            <w:r>
              <w:rPr>
                <w:noProof/>
                <w:webHidden/>
              </w:rPr>
              <w:fldChar w:fldCharType="separate"/>
            </w:r>
            <w:r>
              <w:rPr>
                <w:noProof/>
                <w:webHidden/>
              </w:rPr>
              <w:t>10</w:t>
            </w:r>
            <w:r>
              <w:rPr>
                <w:noProof/>
                <w:webHidden/>
              </w:rPr>
              <w:fldChar w:fldCharType="end"/>
            </w:r>
          </w:hyperlink>
        </w:p>
        <w:p w14:paraId="28BAC7B4" w14:textId="37A6A4F3" w:rsidR="00535E3A" w:rsidRDefault="00535E3A">
          <w:pPr>
            <w:pStyle w:val="TOC3"/>
            <w:tabs>
              <w:tab w:val="right" w:leader="dot" w:pos="9350"/>
            </w:tabs>
            <w:rPr>
              <w:rFonts w:eastAsiaTheme="minorEastAsia"/>
              <w:noProof/>
              <w:kern w:val="2"/>
              <w:sz w:val="24"/>
              <w:szCs w:val="24"/>
              <w14:ligatures w14:val="standardContextual"/>
            </w:rPr>
          </w:pPr>
          <w:hyperlink w:anchor="_Toc183284815" w:history="1">
            <w:r w:rsidRPr="0026725B">
              <w:rPr>
                <w:rStyle w:val="Hyperlink"/>
                <w:noProof/>
              </w:rPr>
              <w:t>7 Post Shaker Rig</w:t>
            </w:r>
            <w:r>
              <w:rPr>
                <w:noProof/>
                <w:webHidden/>
              </w:rPr>
              <w:tab/>
            </w:r>
            <w:r>
              <w:rPr>
                <w:noProof/>
                <w:webHidden/>
              </w:rPr>
              <w:fldChar w:fldCharType="begin"/>
            </w:r>
            <w:r>
              <w:rPr>
                <w:noProof/>
                <w:webHidden/>
              </w:rPr>
              <w:instrText xml:space="preserve"> PAGEREF _Toc183284815 \h </w:instrText>
            </w:r>
            <w:r>
              <w:rPr>
                <w:noProof/>
                <w:webHidden/>
              </w:rPr>
            </w:r>
            <w:r>
              <w:rPr>
                <w:noProof/>
                <w:webHidden/>
              </w:rPr>
              <w:fldChar w:fldCharType="separate"/>
            </w:r>
            <w:r>
              <w:rPr>
                <w:noProof/>
                <w:webHidden/>
              </w:rPr>
              <w:t>10</w:t>
            </w:r>
            <w:r>
              <w:rPr>
                <w:noProof/>
                <w:webHidden/>
              </w:rPr>
              <w:fldChar w:fldCharType="end"/>
            </w:r>
          </w:hyperlink>
        </w:p>
        <w:p w14:paraId="208BFCE4" w14:textId="1D339804" w:rsidR="00535E3A" w:rsidRDefault="00535E3A">
          <w:pPr>
            <w:pStyle w:val="TOC3"/>
            <w:tabs>
              <w:tab w:val="right" w:leader="dot" w:pos="9350"/>
            </w:tabs>
            <w:rPr>
              <w:rFonts w:eastAsiaTheme="minorEastAsia"/>
              <w:noProof/>
              <w:kern w:val="2"/>
              <w:sz w:val="24"/>
              <w:szCs w:val="24"/>
              <w14:ligatures w14:val="standardContextual"/>
            </w:rPr>
          </w:pPr>
          <w:hyperlink w:anchor="_Toc183284816" w:history="1">
            <w:r w:rsidRPr="0026725B">
              <w:rPr>
                <w:rStyle w:val="Hyperlink"/>
                <w:noProof/>
              </w:rPr>
              <w:t>Kinematics and Compliance Testing</w:t>
            </w:r>
            <w:r>
              <w:rPr>
                <w:noProof/>
                <w:webHidden/>
              </w:rPr>
              <w:tab/>
            </w:r>
            <w:r>
              <w:rPr>
                <w:noProof/>
                <w:webHidden/>
              </w:rPr>
              <w:fldChar w:fldCharType="begin"/>
            </w:r>
            <w:r>
              <w:rPr>
                <w:noProof/>
                <w:webHidden/>
              </w:rPr>
              <w:instrText xml:space="preserve"> PAGEREF _Toc183284816 \h </w:instrText>
            </w:r>
            <w:r>
              <w:rPr>
                <w:noProof/>
                <w:webHidden/>
              </w:rPr>
            </w:r>
            <w:r>
              <w:rPr>
                <w:noProof/>
                <w:webHidden/>
              </w:rPr>
              <w:fldChar w:fldCharType="separate"/>
            </w:r>
            <w:r>
              <w:rPr>
                <w:noProof/>
                <w:webHidden/>
              </w:rPr>
              <w:t>10</w:t>
            </w:r>
            <w:r>
              <w:rPr>
                <w:noProof/>
                <w:webHidden/>
              </w:rPr>
              <w:fldChar w:fldCharType="end"/>
            </w:r>
          </w:hyperlink>
        </w:p>
        <w:p w14:paraId="357168A8" w14:textId="7D6EE8AB" w:rsidR="00535E3A" w:rsidRDefault="00535E3A">
          <w:pPr>
            <w:pStyle w:val="TOC2"/>
            <w:tabs>
              <w:tab w:val="right" w:leader="dot" w:pos="9350"/>
            </w:tabs>
            <w:rPr>
              <w:rFonts w:eastAsiaTheme="minorEastAsia"/>
              <w:noProof/>
              <w:kern w:val="2"/>
              <w:sz w:val="24"/>
              <w:szCs w:val="24"/>
              <w14:ligatures w14:val="standardContextual"/>
            </w:rPr>
          </w:pPr>
          <w:hyperlink w:anchor="_Toc183284817" w:history="1">
            <w:r w:rsidRPr="0026725B">
              <w:rPr>
                <w:rStyle w:val="Hyperlink"/>
                <w:noProof/>
              </w:rPr>
              <w:t>Comparative assessment of candidate solutions</w:t>
            </w:r>
            <w:r>
              <w:rPr>
                <w:noProof/>
                <w:webHidden/>
              </w:rPr>
              <w:tab/>
            </w:r>
            <w:r>
              <w:rPr>
                <w:noProof/>
                <w:webHidden/>
              </w:rPr>
              <w:fldChar w:fldCharType="begin"/>
            </w:r>
            <w:r>
              <w:rPr>
                <w:noProof/>
                <w:webHidden/>
              </w:rPr>
              <w:instrText xml:space="preserve"> PAGEREF _Toc183284817 \h </w:instrText>
            </w:r>
            <w:r>
              <w:rPr>
                <w:noProof/>
                <w:webHidden/>
              </w:rPr>
            </w:r>
            <w:r>
              <w:rPr>
                <w:noProof/>
                <w:webHidden/>
              </w:rPr>
              <w:fldChar w:fldCharType="separate"/>
            </w:r>
            <w:r>
              <w:rPr>
                <w:noProof/>
                <w:webHidden/>
              </w:rPr>
              <w:t>10</w:t>
            </w:r>
            <w:r>
              <w:rPr>
                <w:noProof/>
                <w:webHidden/>
              </w:rPr>
              <w:fldChar w:fldCharType="end"/>
            </w:r>
          </w:hyperlink>
        </w:p>
        <w:p w14:paraId="5AC8C6DA" w14:textId="4EC4D278" w:rsidR="00535E3A" w:rsidRDefault="00535E3A">
          <w:pPr>
            <w:pStyle w:val="TOC1"/>
            <w:tabs>
              <w:tab w:val="right" w:leader="dot" w:pos="9350"/>
            </w:tabs>
            <w:rPr>
              <w:rFonts w:eastAsiaTheme="minorEastAsia"/>
              <w:noProof/>
              <w:kern w:val="2"/>
              <w:sz w:val="24"/>
              <w:szCs w:val="24"/>
              <w14:ligatures w14:val="standardContextual"/>
            </w:rPr>
          </w:pPr>
          <w:hyperlink w:anchor="_Toc183284818" w:history="1">
            <w:r w:rsidRPr="0026725B">
              <w:rPr>
                <w:rStyle w:val="Hyperlink"/>
                <w:noProof/>
              </w:rPr>
              <w:t>Project Recommendations</w:t>
            </w:r>
            <w:r>
              <w:rPr>
                <w:noProof/>
                <w:webHidden/>
              </w:rPr>
              <w:tab/>
            </w:r>
            <w:r>
              <w:rPr>
                <w:noProof/>
                <w:webHidden/>
              </w:rPr>
              <w:fldChar w:fldCharType="begin"/>
            </w:r>
            <w:r>
              <w:rPr>
                <w:noProof/>
                <w:webHidden/>
              </w:rPr>
              <w:instrText xml:space="preserve"> PAGEREF _Toc183284818 \h </w:instrText>
            </w:r>
            <w:r>
              <w:rPr>
                <w:noProof/>
                <w:webHidden/>
              </w:rPr>
            </w:r>
            <w:r>
              <w:rPr>
                <w:noProof/>
                <w:webHidden/>
              </w:rPr>
              <w:fldChar w:fldCharType="separate"/>
            </w:r>
            <w:r>
              <w:rPr>
                <w:noProof/>
                <w:webHidden/>
              </w:rPr>
              <w:t>12</w:t>
            </w:r>
            <w:r>
              <w:rPr>
                <w:noProof/>
                <w:webHidden/>
              </w:rPr>
              <w:fldChar w:fldCharType="end"/>
            </w:r>
          </w:hyperlink>
        </w:p>
        <w:p w14:paraId="63818085" w14:textId="42B26CD1" w:rsidR="00535E3A" w:rsidRDefault="00535E3A">
          <w:pPr>
            <w:pStyle w:val="TOC2"/>
            <w:tabs>
              <w:tab w:val="right" w:leader="dot" w:pos="9350"/>
            </w:tabs>
            <w:rPr>
              <w:rFonts w:eastAsiaTheme="minorEastAsia"/>
              <w:noProof/>
              <w:kern w:val="2"/>
              <w:sz w:val="24"/>
              <w:szCs w:val="24"/>
              <w14:ligatures w14:val="standardContextual"/>
            </w:rPr>
          </w:pPr>
          <w:hyperlink w:anchor="_Toc183284819" w:history="1">
            <w:r w:rsidRPr="0026725B">
              <w:rPr>
                <w:rStyle w:val="Hyperlink"/>
                <w:noProof/>
              </w:rPr>
              <w:t>Proposed solution</w:t>
            </w:r>
            <w:r>
              <w:rPr>
                <w:noProof/>
                <w:webHidden/>
              </w:rPr>
              <w:tab/>
            </w:r>
            <w:r>
              <w:rPr>
                <w:noProof/>
                <w:webHidden/>
              </w:rPr>
              <w:fldChar w:fldCharType="begin"/>
            </w:r>
            <w:r>
              <w:rPr>
                <w:noProof/>
                <w:webHidden/>
              </w:rPr>
              <w:instrText xml:space="preserve"> PAGEREF _Toc183284819 \h </w:instrText>
            </w:r>
            <w:r>
              <w:rPr>
                <w:noProof/>
                <w:webHidden/>
              </w:rPr>
            </w:r>
            <w:r>
              <w:rPr>
                <w:noProof/>
                <w:webHidden/>
              </w:rPr>
              <w:fldChar w:fldCharType="separate"/>
            </w:r>
            <w:r>
              <w:rPr>
                <w:noProof/>
                <w:webHidden/>
              </w:rPr>
              <w:t>12</w:t>
            </w:r>
            <w:r>
              <w:rPr>
                <w:noProof/>
                <w:webHidden/>
              </w:rPr>
              <w:fldChar w:fldCharType="end"/>
            </w:r>
          </w:hyperlink>
        </w:p>
        <w:p w14:paraId="7A2C5AA9" w14:textId="716E469D" w:rsidR="00535E3A" w:rsidRDefault="00535E3A">
          <w:pPr>
            <w:pStyle w:val="TOC2"/>
            <w:tabs>
              <w:tab w:val="right" w:leader="dot" w:pos="9350"/>
            </w:tabs>
            <w:rPr>
              <w:rFonts w:eastAsiaTheme="minorEastAsia"/>
              <w:noProof/>
              <w:kern w:val="2"/>
              <w:sz w:val="24"/>
              <w:szCs w:val="24"/>
              <w14:ligatures w14:val="standardContextual"/>
            </w:rPr>
          </w:pPr>
          <w:hyperlink w:anchor="_Toc183284820" w:history="1">
            <w:r w:rsidRPr="0026725B">
              <w:rPr>
                <w:rStyle w:val="Hyperlink"/>
                <w:noProof/>
              </w:rPr>
              <w:t>Design and implementation challenges</w:t>
            </w:r>
            <w:r>
              <w:rPr>
                <w:noProof/>
                <w:webHidden/>
              </w:rPr>
              <w:tab/>
            </w:r>
            <w:r>
              <w:rPr>
                <w:noProof/>
                <w:webHidden/>
              </w:rPr>
              <w:fldChar w:fldCharType="begin"/>
            </w:r>
            <w:r>
              <w:rPr>
                <w:noProof/>
                <w:webHidden/>
              </w:rPr>
              <w:instrText xml:space="preserve"> PAGEREF _Toc183284820 \h </w:instrText>
            </w:r>
            <w:r>
              <w:rPr>
                <w:noProof/>
                <w:webHidden/>
              </w:rPr>
            </w:r>
            <w:r>
              <w:rPr>
                <w:noProof/>
                <w:webHidden/>
              </w:rPr>
              <w:fldChar w:fldCharType="separate"/>
            </w:r>
            <w:r>
              <w:rPr>
                <w:noProof/>
                <w:webHidden/>
              </w:rPr>
              <w:t>12</w:t>
            </w:r>
            <w:r>
              <w:rPr>
                <w:noProof/>
                <w:webHidden/>
              </w:rPr>
              <w:fldChar w:fldCharType="end"/>
            </w:r>
          </w:hyperlink>
        </w:p>
        <w:p w14:paraId="129EF843" w14:textId="744F35E1" w:rsidR="00535E3A" w:rsidRDefault="00535E3A">
          <w:pPr>
            <w:pStyle w:val="TOC2"/>
            <w:tabs>
              <w:tab w:val="right" w:leader="dot" w:pos="9350"/>
            </w:tabs>
            <w:rPr>
              <w:rFonts w:eastAsiaTheme="minorEastAsia"/>
              <w:noProof/>
              <w:kern w:val="2"/>
              <w:sz w:val="24"/>
              <w:szCs w:val="24"/>
              <w14:ligatures w14:val="standardContextual"/>
            </w:rPr>
          </w:pPr>
          <w:hyperlink w:anchor="_Toc183284821" w:history="1">
            <w:r w:rsidRPr="0026725B">
              <w:rPr>
                <w:rStyle w:val="Hyperlink"/>
                <w:noProof/>
              </w:rPr>
              <w:t>Anticipated project outcomes and impacts</w:t>
            </w:r>
            <w:r>
              <w:rPr>
                <w:noProof/>
                <w:webHidden/>
              </w:rPr>
              <w:tab/>
            </w:r>
            <w:r>
              <w:rPr>
                <w:noProof/>
                <w:webHidden/>
              </w:rPr>
              <w:fldChar w:fldCharType="begin"/>
            </w:r>
            <w:r>
              <w:rPr>
                <w:noProof/>
                <w:webHidden/>
              </w:rPr>
              <w:instrText xml:space="preserve"> PAGEREF _Toc183284821 \h </w:instrText>
            </w:r>
            <w:r>
              <w:rPr>
                <w:noProof/>
                <w:webHidden/>
              </w:rPr>
            </w:r>
            <w:r>
              <w:rPr>
                <w:noProof/>
                <w:webHidden/>
              </w:rPr>
              <w:fldChar w:fldCharType="separate"/>
            </w:r>
            <w:r>
              <w:rPr>
                <w:noProof/>
                <w:webHidden/>
              </w:rPr>
              <w:t>12</w:t>
            </w:r>
            <w:r>
              <w:rPr>
                <w:noProof/>
                <w:webHidden/>
              </w:rPr>
              <w:fldChar w:fldCharType="end"/>
            </w:r>
          </w:hyperlink>
        </w:p>
        <w:p w14:paraId="77A6E759" w14:textId="04EE8230" w:rsidR="00535E3A" w:rsidRDefault="00535E3A">
          <w:pPr>
            <w:pStyle w:val="TOC1"/>
            <w:tabs>
              <w:tab w:val="right" w:leader="dot" w:pos="9350"/>
            </w:tabs>
            <w:rPr>
              <w:rFonts w:eastAsiaTheme="minorEastAsia"/>
              <w:noProof/>
              <w:kern w:val="2"/>
              <w:sz w:val="24"/>
              <w:szCs w:val="24"/>
              <w14:ligatures w14:val="standardContextual"/>
            </w:rPr>
          </w:pPr>
          <w:hyperlink w:anchor="_Toc183284822" w:history="1">
            <w:r w:rsidRPr="0026725B">
              <w:rPr>
                <w:rStyle w:val="Hyperlink"/>
                <w:noProof/>
              </w:rPr>
              <w:t>Glossary</w:t>
            </w:r>
            <w:r>
              <w:rPr>
                <w:noProof/>
                <w:webHidden/>
              </w:rPr>
              <w:tab/>
            </w:r>
            <w:r>
              <w:rPr>
                <w:noProof/>
                <w:webHidden/>
              </w:rPr>
              <w:fldChar w:fldCharType="begin"/>
            </w:r>
            <w:r>
              <w:rPr>
                <w:noProof/>
                <w:webHidden/>
              </w:rPr>
              <w:instrText xml:space="preserve"> PAGEREF _Toc183284822 \h </w:instrText>
            </w:r>
            <w:r>
              <w:rPr>
                <w:noProof/>
                <w:webHidden/>
              </w:rPr>
            </w:r>
            <w:r>
              <w:rPr>
                <w:noProof/>
                <w:webHidden/>
              </w:rPr>
              <w:fldChar w:fldCharType="separate"/>
            </w:r>
            <w:r>
              <w:rPr>
                <w:noProof/>
                <w:webHidden/>
              </w:rPr>
              <w:t>13</w:t>
            </w:r>
            <w:r>
              <w:rPr>
                <w:noProof/>
                <w:webHidden/>
              </w:rPr>
              <w:fldChar w:fldCharType="end"/>
            </w:r>
          </w:hyperlink>
        </w:p>
        <w:p w14:paraId="59062656" w14:textId="298EFFAA" w:rsidR="00535E3A" w:rsidRDefault="00535E3A">
          <w:pPr>
            <w:pStyle w:val="TOC1"/>
            <w:tabs>
              <w:tab w:val="right" w:leader="dot" w:pos="9350"/>
            </w:tabs>
            <w:rPr>
              <w:rFonts w:eastAsiaTheme="minorEastAsia"/>
              <w:noProof/>
              <w:kern w:val="2"/>
              <w:sz w:val="24"/>
              <w:szCs w:val="24"/>
              <w14:ligatures w14:val="standardContextual"/>
            </w:rPr>
          </w:pPr>
          <w:hyperlink w:anchor="_Toc183284823" w:history="1">
            <w:r w:rsidRPr="0026725B">
              <w:rPr>
                <w:rStyle w:val="Hyperlink"/>
                <w:noProof/>
              </w:rPr>
              <w:t>References</w:t>
            </w:r>
            <w:r>
              <w:rPr>
                <w:noProof/>
                <w:webHidden/>
              </w:rPr>
              <w:tab/>
            </w:r>
            <w:r>
              <w:rPr>
                <w:noProof/>
                <w:webHidden/>
              </w:rPr>
              <w:fldChar w:fldCharType="begin"/>
            </w:r>
            <w:r>
              <w:rPr>
                <w:noProof/>
                <w:webHidden/>
              </w:rPr>
              <w:instrText xml:space="preserve"> PAGEREF _Toc183284823 \h </w:instrText>
            </w:r>
            <w:r>
              <w:rPr>
                <w:noProof/>
                <w:webHidden/>
              </w:rPr>
            </w:r>
            <w:r>
              <w:rPr>
                <w:noProof/>
                <w:webHidden/>
              </w:rPr>
              <w:fldChar w:fldCharType="separate"/>
            </w:r>
            <w:r>
              <w:rPr>
                <w:noProof/>
                <w:webHidden/>
              </w:rPr>
              <w:t>14</w:t>
            </w:r>
            <w:r>
              <w:rPr>
                <w:noProof/>
                <w:webHidden/>
              </w:rPr>
              <w:fldChar w:fldCharType="end"/>
            </w:r>
          </w:hyperlink>
        </w:p>
        <w:p w14:paraId="5BF98563" w14:textId="6FAA1A54" w:rsidR="00535E3A" w:rsidRDefault="00535E3A">
          <w:pPr>
            <w:pStyle w:val="TOC2"/>
            <w:tabs>
              <w:tab w:val="right" w:leader="dot" w:pos="9350"/>
            </w:tabs>
            <w:rPr>
              <w:rFonts w:eastAsiaTheme="minorEastAsia"/>
              <w:noProof/>
              <w:kern w:val="2"/>
              <w:sz w:val="24"/>
              <w:szCs w:val="24"/>
              <w14:ligatures w14:val="standardContextual"/>
            </w:rPr>
          </w:pPr>
          <w:hyperlink w:anchor="_Toc183284824" w:history="1">
            <w:r w:rsidRPr="0026725B">
              <w:rPr>
                <w:rStyle w:val="Hyperlink"/>
                <w:noProof/>
              </w:rPr>
              <w:t>Additional sources consulted</w:t>
            </w:r>
            <w:r>
              <w:rPr>
                <w:noProof/>
                <w:webHidden/>
              </w:rPr>
              <w:tab/>
            </w:r>
            <w:r>
              <w:rPr>
                <w:noProof/>
                <w:webHidden/>
              </w:rPr>
              <w:fldChar w:fldCharType="begin"/>
            </w:r>
            <w:r>
              <w:rPr>
                <w:noProof/>
                <w:webHidden/>
              </w:rPr>
              <w:instrText xml:space="preserve"> PAGEREF _Toc183284824 \h </w:instrText>
            </w:r>
            <w:r>
              <w:rPr>
                <w:noProof/>
                <w:webHidden/>
              </w:rPr>
            </w:r>
            <w:r>
              <w:rPr>
                <w:noProof/>
                <w:webHidden/>
              </w:rPr>
              <w:fldChar w:fldCharType="separate"/>
            </w:r>
            <w:r>
              <w:rPr>
                <w:noProof/>
                <w:webHidden/>
              </w:rPr>
              <w:t>14</w:t>
            </w:r>
            <w:r>
              <w:rPr>
                <w:noProof/>
                <w:webHidden/>
              </w:rPr>
              <w:fldChar w:fldCharType="end"/>
            </w:r>
          </w:hyperlink>
        </w:p>
        <w:p w14:paraId="0CC801C1" w14:textId="0E7F002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lastRenderedPageBreak/>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00D51A67">
      <w:pPr>
        <w:pStyle w:val="Heading1"/>
        <w:rPr>
          <w:szCs w:val="32"/>
        </w:rPr>
      </w:pPr>
      <w:bookmarkStart w:id="1" w:name="_Toc183284803"/>
      <w:r>
        <w:lastRenderedPageBreak/>
        <w:t>Problem Analysis</w:t>
      </w:r>
      <w:bookmarkEnd w:id="1"/>
    </w:p>
    <w:p w14:paraId="2A6EE7E8" w14:textId="77777777" w:rsidR="00584B1C" w:rsidRDefault="31AB8FB0" w:rsidP="006C39FA">
      <w:pPr>
        <w:pStyle w:val="Heading2"/>
      </w:pPr>
      <w:bookmarkStart w:id="2" w:name="_Toc183284804"/>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3284805"/>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20BE3197" w14:textId="47705273" w:rsidR="008A52B2" w:rsidRDefault="008A52B2" w:rsidP="00140FB2">
      <w:pPr>
        <w:pStyle w:val="Caption"/>
      </w:pPr>
      <w:bookmarkStart w:id="4" w:name="_Ref182253628"/>
      <w:bookmarkStart w:id="5" w:name="_Ref182253620"/>
      <w:bookmarkStart w:id="6" w:name="_Toc182324571"/>
      <w:r>
        <w:t xml:space="preserve">Figure </w:t>
      </w:r>
      <w:r w:rsidR="00A56045">
        <w:fldChar w:fldCharType="begin"/>
      </w:r>
      <w:r w:rsidR="00A56045">
        <w:instrText xml:space="preserve"> SEQ Figure \* ARABIC </w:instrText>
      </w:r>
      <w:r w:rsidR="00A56045">
        <w:fldChar w:fldCharType="separate"/>
      </w:r>
      <w:r w:rsidR="00A56045">
        <w:rPr>
          <w:noProof/>
        </w:rPr>
        <w:t>1</w:t>
      </w:r>
      <w:r w:rsidR="00A56045">
        <w:rPr>
          <w:noProof/>
        </w:rPr>
        <w:fldChar w:fldCharType="end"/>
      </w:r>
      <w:bookmarkEnd w:id="4"/>
      <w:r>
        <w:t xml:space="preserve">: Suspension </w:t>
      </w:r>
      <w:bookmarkEnd w:id="5"/>
      <w:r w:rsidR="00BE2A08">
        <w:t>System</w:t>
      </w:r>
      <w:bookmarkEnd w:id="6"/>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Pr="00BD1012" w:rsidRDefault="00E27D18" w:rsidP="00F902AE">
      <w:pPr>
        <w:ind w:firstLine="360"/>
      </w:pPr>
      <w:r>
        <w:t>Since one goal of improving suspension performance is minimizing wheel load divergence (insert citation), the data gathered needs to organized appropriately.</w:t>
      </w:r>
    </w:p>
    <w:p w14:paraId="1470BE77" w14:textId="77777777" w:rsidR="00584B1C" w:rsidRDefault="00584B1C" w:rsidP="006C39FA">
      <w:pPr>
        <w:pStyle w:val="Heading2"/>
      </w:pPr>
      <w:bookmarkStart w:id="7" w:name="_Toc183284806"/>
      <w:r w:rsidRPr="006C39FA">
        <w:t>Lessons from prior responses to the problem</w:t>
      </w:r>
      <w:bookmarkEnd w:id="7"/>
    </w:p>
    <w:p w14:paraId="30D1171B" w14:textId="132A96CE" w:rsidR="00F902AE" w:rsidRDefault="006C05F0" w:rsidP="006C05F0">
      <w:pPr>
        <w:pStyle w:val="ListParagraph"/>
        <w:numPr>
          <w:ilvl w:val="0"/>
          <w:numId w:val="6"/>
        </w:numPr>
      </w:pPr>
      <w:r>
        <w:t>What things have been successful in testing</w:t>
      </w:r>
    </w:p>
    <w:p w14:paraId="5C391708" w14:textId="6309C9C5" w:rsidR="006C05F0" w:rsidRDefault="006C05F0" w:rsidP="006C05F0">
      <w:pPr>
        <w:pStyle w:val="ListParagraph"/>
        <w:numPr>
          <w:ilvl w:val="0"/>
          <w:numId w:val="6"/>
        </w:numPr>
      </w:pPr>
      <w:r>
        <w:t>What problems have persisted since beginning solutions</w:t>
      </w:r>
    </w:p>
    <w:p w14:paraId="57E5EEEC" w14:textId="53891873" w:rsidR="00E45CA6" w:rsidRDefault="00E45CA6" w:rsidP="006C05F0">
      <w:pPr>
        <w:pStyle w:val="ListParagraph"/>
        <w:numPr>
          <w:ilvl w:val="0"/>
          <w:numId w:val="6"/>
        </w:numPr>
      </w:pPr>
      <w:r>
        <w:t xml:space="preserve">What ideas from a range of solutions could be helpful to continue using? </w:t>
      </w:r>
    </w:p>
    <w:p w14:paraId="251E0EF2" w14:textId="5CA3D2A0" w:rsidR="00E45CA6" w:rsidRDefault="00E45CA6" w:rsidP="00E45CA6">
      <w:pPr>
        <w:pStyle w:val="ListParagraph"/>
        <w:numPr>
          <w:ilvl w:val="1"/>
          <w:numId w:val="6"/>
        </w:numPr>
      </w:pPr>
      <w:r>
        <w:t>Ex. Simulated damper sweeps in 4 post rig could be used in K&amp;C</w:t>
      </w:r>
    </w:p>
    <w:p w14:paraId="636E6F82" w14:textId="092609D8" w:rsidR="00677D32" w:rsidRDefault="009902A7" w:rsidP="00677D32">
      <w:pPr>
        <w:pStyle w:val="ListParagraph"/>
        <w:numPr>
          <w:ilvl w:val="0"/>
          <w:numId w:val="6"/>
        </w:numPr>
      </w:pPr>
      <w:r>
        <w:t>Infrastructure challenges from building rigs</w:t>
      </w:r>
    </w:p>
    <w:p w14:paraId="7D838568" w14:textId="2237E2A6" w:rsidR="007E7E02" w:rsidRDefault="007E7E02" w:rsidP="007E7E02">
      <w:pPr>
        <w:pStyle w:val="ListParagraph"/>
        <w:numPr>
          <w:ilvl w:val="1"/>
          <w:numId w:val="6"/>
        </w:numPr>
      </w:pPr>
      <w:r>
        <w:t>Expensive</w:t>
      </w:r>
    </w:p>
    <w:p w14:paraId="16A2502D" w14:textId="0EAD26E5" w:rsidR="007E7E02" w:rsidRDefault="007E7E02" w:rsidP="007E7E02">
      <w:pPr>
        <w:pStyle w:val="ListParagraph"/>
        <w:numPr>
          <w:ilvl w:val="1"/>
          <w:numId w:val="6"/>
        </w:numPr>
      </w:pPr>
      <w:r>
        <w:t>Need engineers to work the machines</w:t>
      </w:r>
    </w:p>
    <w:p w14:paraId="2C1B6D0D" w14:textId="5586B8FA" w:rsidR="007E7E02" w:rsidRDefault="007E7E02" w:rsidP="007E7E02">
      <w:pPr>
        <w:pStyle w:val="ListParagraph"/>
        <w:numPr>
          <w:ilvl w:val="1"/>
          <w:numId w:val="6"/>
        </w:numPr>
      </w:pPr>
      <w:r>
        <w:t>Lots of machines and concrete</w:t>
      </w:r>
    </w:p>
    <w:p w14:paraId="0EFAB77A" w14:textId="522CDAFA" w:rsidR="00DC4AF4" w:rsidRDefault="00DC4AF4" w:rsidP="007E7E02">
      <w:pPr>
        <w:pStyle w:val="ListParagraph"/>
        <w:numPr>
          <w:ilvl w:val="1"/>
          <w:numId w:val="6"/>
        </w:numPr>
      </w:pPr>
      <w:r>
        <w:t>Locations – racing teams are worldwide</w:t>
      </w:r>
    </w:p>
    <w:p w14:paraId="0906FF79" w14:textId="26FFFD6F" w:rsidR="00677D32" w:rsidRDefault="00677D32" w:rsidP="009902A7">
      <w:pPr>
        <w:pStyle w:val="ListParagraph"/>
        <w:numPr>
          <w:ilvl w:val="0"/>
          <w:numId w:val="6"/>
        </w:numPr>
      </w:pPr>
      <w:r>
        <w:t>Where testing has been conducted and lack of data</w:t>
      </w:r>
    </w:p>
    <w:p w14:paraId="332902C1" w14:textId="4CDE6106" w:rsidR="00677D32" w:rsidRDefault="00677D32" w:rsidP="00677D32">
      <w:pPr>
        <w:pStyle w:val="ListParagraph"/>
        <w:numPr>
          <w:ilvl w:val="1"/>
          <w:numId w:val="6"/>
        </w:numPr>
      </w:pPr>
      <w:r>
        <w:t>Racing teams secrete equipment and data</w:t>
      </w:r>
    </w:p>
    <w:p w14:paraId="636CBBD6" w14:textId="5F8DC180" w:rsidR="00677D32" w:rsidRPr="00F902AE" w:rsidRDefault="00677D32" w:rsidP="00677D32">
      <w:pPr>
        <w:pStyle w:val="ListParagraph"/>
        <w:numPr>
          <w:ilvl w:val="1"/>
          <w:numId w:val="6"/>
        </w:numPr>
      </w:pPr>
      <w:r>
        <w:t>Few locations</w:t>
      </w:r>
    </w:p>
    <w:p w14:paraId="4447A87B" w14:textId="77777777" w:rsidR="00584B1C" w:rsidRDefault="31AB8FB0" w:rsidP="006C39FA">
      <w:pPr>
        <w:pStyle w:val="Heading2"/>
      </w:pPr>
      <w:bookmarkStart w:id="8" w:name="_Toc183284807"/>
      <w:r>
        <w:lastRenderedPageBreak/>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70412E62" w:rsidR="00BB6444" w:rsidRDefault="00564937" w:rsidP="00BB6444">
      <w:pPr>
        <w:ind w:firstLine="360"/>
      </w:pPr>
      <w:r>
        <w:t xml:space="preserve">Another aspect of selecting a </w:t>
      </w:r>
      <w:r w:rsidR="00300676">
        <w:t>testing</w:t>
      </w:r>
      <w:r>
        <w:t xml:space="preserve">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fldChar w:fldCharType="end"/>
      </w:r>
      <w:r w:rsidR="008D6EEC">
        <w:t>, for even a fairly standard vehicle package, the number of individual adjustments is significant</w:t>
      </w:r>
      <w:r w:rsidR="006A6757">
        <w:t xml:space="preserve"> </w:t>
      </w:r>
      <w:r w:rsidR="006A6757">
        <w:fldChar w:fldCharType="begin"/>
      </w:r>
      <w:r w:rsidR="006A6757">
        <w:instrText xml:space="preserve"> ADDIN ZOTERO_ITEM CSL_CITATION {"citationID":"SB85o4ko","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r w:rsidR="008D6EEC">
        <w:t xml:space="preserve">. </w:t>
      </w:r>
    </w:p>
    <w:p w14:paraId="1E680CD4" w14:textId="425D8D4B" w:rsidR="00BB6444" w:rsidRDefault="00BB6444" w:rsidP="00BB6444">
      <w:pPr>
        <w:pStyle w:val="Caption"/>
        <w:keepNext/>
      </w:pPr>
      <w:bookmarkStart w:id="9" w:name="_Ref181194773"/>
      <w:bookmarkStart w:id="10" w:name="_Toc182324565"/>
      <w:r>
        <w:t xml:space="preserve">Table </w:t>
      </w:r>
      <w:r>
        <w:fldChar w:fldCharType="begin"/>
      </w:r>
      <w:r>
        <w:instrText xml:space="preserve"> SEQ Table \* ARABIC </w:instrText>
      </w:r>
      <w:r>
        <w:fldChar w:fldCharType="separate"/>
      </w:r>
      <w:r>
        <w:rPr>
          <w:noProof/>
        </w:rPr>
        <w:t>1</w:t>
      </w:r>
      <w:r>
        <w:rPr>
          <w:noProof/>
        </w:rPr>
        <w:fldChar w:fldCharType="end"/>
      </w:r>
      <w:r>
        <w:t>: Potential Suspension Setup Options</w:t>
      </w:r>
      <w:bookmarkEnd w:id="9"/>
      <w:bookmarkEnd w:id="10"/>
      <w:r w:rsidR="006A6757">
        <w:t xml:space="preserve"> </w:t>
      </w:r>
      <w:r w:rsidR="006A6757">
        <w:fldChar w:fldCharType="begin"/>
      </w:r>
      <w:r w:rsidR="006A6757">
        <w:instrText xml:space="preserve"> ADDIN ZOTERO_ITEM CSL_CITATION {"citationID":"nxkaaOlM","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Pr="003A63EF"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0C175AF1" w14:textId="77777777" w:rsidR="00584B1C" w:rsidRPr="00584B1C" w:rsidRDefault="00584B1C" w:rsidP="00D51A67">
      <w:pPr>
        <w:pStyle w:val="Heading1"/>
      </w:pPr>
      <w:bookmarkStart w:id="11" w:name="_Toc183284808"/>
      <w:r>
        <w:t>Candidate </w:t>
      </w:r>
      <w:r w:rsidRPr="00D51A67">
        <w:t>Solutions</w:t>
      </w:r>
      <w:bookmarkEnd w:id="11"/>
    </w:p>
    <w:p w14:paraId="2D31649D" w14:textId="3F48E86C" w:rsidR="00F917D9" w:rsidRPr="00F917D9" w:rsidRDefault="00584B1C" w:rsidP="006D3DDF">
      <w:pPr>
        <w:pStyle w:val="Heading2"/>
      </w:pPr>
      <w:bookmarkStart w:id="12" w:name="_Toc183284809"/>
      <w:commentRangeStart w:id="13"/>
      <w:r>
        <w:t>Scope of</w:t>
      </w:r>
      <w:r w:rsidR="00905AA5">
        <w:t xml:space="preserve"> S</w:t>
      </w:r>
      <w:r w:rsidRPr="00692B65">
        <w:t>olutions</w:t>
      </w:r>
      <w:r>
        <w:t xml:space="preserve"> </w:t>
      </w:r>
      <w:r w:rsidR="00905AA5">
        <w:t>C</w:t>
      </w:r>
      <w:r>
        <w:t>onsidered</w:t>
      </w:r>
      <w:commentRangeEnd w:id="13"/>
      <w:r w:rsidR="007C7F7F">
        <w:rPr>
          <w:rStyle w:val="CommentReference"/>
          <w:rFonts w:asciiTheme="minorHAnsi" w:eastAsiaTheme="minorHAnsi" w:hAnsiTheme="minorHAnsi" w:cstheme="minorBidi"/>
          <w:b w:val="0"/>
          <w:bCs w:val="0"/>
        </w:rPr>
        <w:commentReference w:id="13"/>
      </w:r>
      <w:bookmarkEnd w:id="12"/>
    </w:p>
    <w:p w14:paraId="3C82344C" w14:textId="1C55486A" w:rsidR="00D9053C" w:rsidRDefault="00C004B4" w:rsidP="00D9053C">
      <w:pPr>
        <w:pStyle w:val="Heading3"/>
      </w:pPr>
      <w:bookmarkStart w:id="14" w:name="_Toc183284810"/>
      <w:r>
        <w:t xml:space="preserve">Track </w:t>
      </w:r>
      <w:r w:rsidR="00F62D85">
        <w:t>T</w:t>
      </w:r>
      <w:r>
        <w:t>esting</w:t>
      </w:r>
      <w:bookmarkEnd w:id="14"/>
    </w:p>
    <w:p w14:paraId="1ABE8715" w14:textId="08CF33D1" w:rsidR="002C1ED9" w:rsidRDefault="00D9053C" w:rsidP="00E8236B">
      <w:pPr>
        <w:ind w:firstLine="36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E8236B">
      <w:pPr>
        <w:ind w:firstLine="360"/>
      </w:pPr>
      <w:r>
        <w:lastRenderedPageBreak/>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E8236B">
      <w:pPr>
        <w:ind w:firstLine="360"/>
      </w:pPr>
      <w:r>
        <w:t xml:space="preserve">Major benefits of track tuning are that the car will be in virtually the same environment as when it will compete. On a similar note, the vehicle’s components will respond to track stimuli in their natural 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w:t>
      </w:r>
      <w:commentRangeStart w:id="15"/>
      <w:r w:rsidR="00480923">
        <w:t>but are typically found at higher levels of racing due to increased cost and development.</w:t>
      </w:r>
      <w:commentRangeEnd w:id="15"/>
      <w:r w:rsidR="00A62918">
        <w:rPr>
          <w:rStyle w:val="CommentReference"/>
        </w:rPr>
        <w:commentReference w:id="15"/>
      </w:r>
    </w:p>
    <w:p w14:paraId="1524626D" w14:textId="39DC1EDD" w:rsidR="00034BCF" w:rsidRDefault="002C0BB5" w:rsidP="00692B65">
      <w:pPr>
        <w:pStyle w:val="Heading3"/>
      </w:pPr>
      <w:bookmarkStart w:id="16" w:name="_Toc183284811"/>
      <w:r>
        <w:t>Computer</w:t>
      </w:r>
      <w:r w:rsidR="00CA0961">
        <w:t xml:space="preserve"> </w:t>
      </w:r>
      <w:r w:rsidR="00F62D85">
        <w:t>S</w:t>
      </w:r>
      <w:r w:rsidR="00CA0961">
        <w:t>imulation</w:t>
      </w:r>
      <w:bookmarkEnd w:id="16"/>
    </w:p>
    <w:p w14:paraId="6A4EF298" w14:textId="5BC1C37B" w:rsidR="0025595B" w:rsidRDefault="0025595B" w:rsidP="00E8236B">
      <w:pPr>
        <w:ind w:firstLine="36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Default="00571339" w:rsidP="00E8236B">
      <w:pPr>
        <w:ind w:firstLine="36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w:t>
      </w:r>
      <w:commentRangeStart w:id="17"/>
      <w:r w:rsidR="0050788B">
        <w:t xml:space="preserve">take measurements from. </w:t>
      </w:r>
      <w:commentRangeEnd w:id="17"/>
      <w:r w:rsidR="00A62918">
        <w:rPr>
          <w:rStyle w:val="CommentReference"/>
        </w:rPr>
        <w:commentReference w:id="17"/>
      </w:r>
    </w:p>
    <w:p w14:paraId="024746E9" w14:textId="37D038F1" w:rsidR="00535E3A" w:rsidRDefault="00676102" w:rsidP="00535E3A">
      <w:pPr>
        <w:pStyle w:val="Heading3"/>
      </w:pPr>
      <w:r>
        <w:t>Component Level</w:t>
      </w:r>
      <w:r w:rsidR="00535E3A">
        <w:t xml:space="preserve"> Vehicle Testing</w:t>
      </w:r>
    </w:p>
    <w:p w14:paraId="2F4BF9BB" w14:textId="41488467" w:rsidR="00C72D53" w:rsidRPr="00C72D53" w:rsidRDefault="00C72D53" w:rsidP="00C72D53">
      <w:r>
        <w:tab/>
        <w:t>The next logical step for racing engineers is to imperially test vehicles and their components in a laboratory setting.</w:t>
      </w:r>
    </w:p>
    <w:p w14:paraId="32A67CA1" w14:textId="7326F3D3" w:rsidR="00E74F72" w:rsidRPr="00E74F72" w:rsidRDefault="00E339D6" w:rsidP="00E74F72">
      <w:pPr>
        <w:rPr>
          <w:b/>
          <w:bCs/>
        </w:rPr>
      </w:pPr>
      <w:commentRangeStart w:id="18"/>
      <w:r>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commentRangeEnd w:id="18"/>
      <w:r w:rsidR="00787F50">
        <w:rPr>
          <w:rStyle w:val="CommentReference"/>
        </w:rPr>
        <w:commentReference w:id="18"/>
      </w:r>
    </w:p>
    <w:p w14:paraId="541375DA" w14:textId="099D1087" w:rsidR="00612C3A" w:rsidRDefault="00E74F72" w:rsidP="00612C3A">
      <w:pPr>
        <w:keepNext/>
        <w:jc w:val="center"/>
      </w:pPr>
      <w:r>
        <w:rPr>
          <w:noProof/>
        </w:rPr>
        <w:lastRenderedPageBreak/>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7D8E31AB" w:rsidR="00E339D6" w:rsidRDefault="00E74F72" w:rsidP="00E74F72">
      <w:pPr>
        <w:pStyle w:val="Caption"/>
      </w:pPr>
      <w:bookmarkStart w:id="19" w:name="_Ref182856703"/>
      <w:r>
        <w:t xml:space="preserve">Figure </w:t>
      </w:r>
      <w:r w:rsidR="00A56045">
        <w:fldChar w:fldCharType="begin"/>
      </w:r>
      <w:r w:rsidR="00A56045">
        <w:instrText xml:space="preserve"> SEQ Figure \* ARABIC </w:instrText>
      </w:r>
      <w:r w:rsidR="00A56045">
        <w:fldChar w:fldCharType="separate"/>
      </w:r>
      <w:r w:rsidR="00A56045">
        <w:rPr>
          <w:noProof/>
        </w:rPr>
        <w:t>2</w:t>
      </w:r>
      <w:r w:rsidR="00A56045">
        <w:rPr>
          <w:noProof/>
        </w:rPr>
        <w:fldChar w:fldCharType="end"/>
      </w:r>
      <w:bookmarkEnd w:id="19"/>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r w:rsidR="00161B96">
        <w:fldChar w:fldCharType="end"/>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2208EBE5"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0174289D" w:rsidR="00DF182B" w:rsidRDefault="00DF182B" w:rsidP="00DF182B">
      <w:pPr>
        <w:pStyle w:val="Caption"/>
      </w:pPr>
      <w:bookmarkStart w:id="20" w:name="_Ref182860644"/>
      <w:r>
        <w:t xml:space="preserve">Figure </w:t>
      </w:r>
      <w:r w:rsidR="00A56045">
        <w:fldChar w:fldCharType="begin"/>
      </w:r>
      <w:r w:rsidR="00A56045">
        <w:instrText xml:space="preserve"> SEQ Figure \* ARABIC </w:instrText>
      </w:r>
      <w:r w:rsidR="00A56045">
        <w:fldChar w:fldCharType="separate"/>
      </w:r>
      <w:r w:rsidR="00A56045">
        <w:rPr>
          <w:noProof/>
        </w:rPr>
        <w:t>3</w:t>
      </w:r>
      <w:r w:rsidR="00A56045">
        <w:rPr>
          <w:noProof/>
        </w:rPr>
        <w:fldChar w:fldCharType="end"/>
      </w:r>
      <w:bookmarkEnd w:id="20"/>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p>
    <w:p w14:paraId="11DF2D93" w14:textId="77777777" w:rsidR="007F56F4" w:rsidRDefault="00DE7C57" w:rsidP="007F56F4">
      <w:pPr>
        <w:keepNext/>
        <w:jc w:val="center"/>
      </w:pPr>
      <w:r w:rsidRPr="00DE7C57">
        <w:rPr>
          <w:noProof/>
        </w:rPr>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20"/>
                    <a:stretch>
                      <a:fillRect/>
                    </a:stretch>
                  </pic:blipFill>
                  <pic:spPr>
                    <a:xfrm>
                      <a:off x="0" y="0"/>
                      <a:ext cx="5635773" cy="3024412"/>
                    </a:xfrm>
                    <a:prstGeom prst="rect">
                      <a:avLst/>
                    </a:prstGeom>
                  </pic:spPr>
                </pic:pic>
              </a:graphicData>
            </a:graphic>
          </wp:inline>
        </w:drawing>
      </w:r>
    </w:p>
    <w:p w14:paraId="7CB7E6DA" w14:textId="748B2DA2" w:rsidR="00DE7C57" w:rsidRPr="00DE7C57" w:rsidRDefault="007F56F4" w:rsidP="007F56F4">
      <w:pPr>
        <w:pStyle w:val="Caption"/>
      </w:pPr>
      <w:bookmarkStart w:id="21" w:name="_Ref183033167"/>
      <w:r>
        <w:t xml:space="preserve">Figure </w:t>
      </w:r>
      <w:r w:rsidR="00A56045">
        <w:fldChar w:fldCharType="begin"/>
      </w:r>
      <w:r w:rsidR="00A56045">
        <w:instrText xml:space="preserve"> SEQ Figure \* ARABIC </w:instrText>
      </w:r>
      <w:r w:rsidR="00A56045">
        <w:fldChar w:fldCharType="separate"/>
      </w:r>
      <w:r w:rsidR="00A56045">
        <w:rPr>
          <w:noProof/>
        </w:rPr>
        <w:t>4</w:t>
      </w:r>
      <w:r w:rsidR="00A56045">
        <w:rPr>
          <w:noProof/>
        </w:rPr>
        <w:fldChar w:fldCharType="end"/>
      </w:r>
      <w:bookmarkEnd w:id="21"/>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r w:rsidR="0011417D">
        <w:fldChar w:fldCharType="end"/>
      </w:r>
    </w:p>
    <w:p w14:paraId="6D58549F" w14:textId="68E9C094" w:rsidR="00AE4774" w:rsidRDefault="00180CB5" w:rsidP="00E8236B">
      <w:pPr>
        <w:ind w:firstLine="360"/>
      </w:pPr>
      <w:commentRangeStart w:id="22"/>
      <w:r>
        <w:t>Through analyzing the plot, an engineer can identify the force output at different damper</w:t>
      </w:r>
      <w:commentRangeEnd w:id="22"/>
      <w:r w:rsidR="00C72D53">
        <w:rPr>
          <w:rStyle w:val="CommentReference"/>
        </w:rPr>
        <w:commentReference w:id="22"/>
      </w:r>
      <w:r>
        <w:t xml:space="preserve"> velocities. Typically, the damper’s motion is broken into low and high speed motion; where low speed is the result of transient body motion during braking or cornering, and the latter coming from the feedback of road </w:t>
      </w:r>
      <w:r>
        <w:lastRenderedPageBreak/>
        <w:t>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E8236B">
      <w:pPr>
        <w:ind w:firstLine="36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57CA9156" w14:textId="31ACE1A6" w:rsidR="00CA6351" w:rsidRDefault="00CA6351" w:rsidP="00676102">
      <w:pPr>
        <w:pStyle w:val="Heading3"/>
      </w:pPr>
      <w:r>
        <w:t>Full Vehicle Laboratory Testing</w:t>
      </w:r>
    </w:p>
    <w:p w14:paraId="5C88D130" w14:textId="5829D483" w:rsidR="004639DC" w:rsidRDefault="004639DC" w:rsidP="00E8236B">
      <w:pPr>
        <w:ind w:firstLine="360"/>
      </w:pPr>
      <w:r>
        <w:t xml:space="preserve">Full vehicle testing rigs offer a comprehensive </w:t>
      </w:r>
      <w:r w:rsidR="0083380B">
        <w:t>look at performance metrics.</w:t>
      </w:r>
    </w:p>
    <w:p w14:paraId="011EAAA7" w14:textId="2988EDFE" w:rsidR="00612C3A" w:rsidRDefault="00612C3A" w:rsidP="00612C3A">
      <w:pPr>
        <w:ind w:firstLine="360"/>
      </w:pPr>
      <w:commentRangeStart w:id="23"/>
      <w:commentRangeStart w:id="24"/>
      <w:r>
        <w:t xml:space="preserve">Dynamic vehicle testing </w:t>
      </w:r>
      <w:commentRangeEnd w:id="23"/>
      <w:r>
        <w:rPr>
          <w:rStyle w:val="CommentReference"/>
        </w:rPr>
        <w:commentReference w:id="23"/>
      </w:r>
      <w:r>
        <w:t xml:space="preserve">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the Moog engineering company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w:t>
      </w:r>
      <w:r w:rsidR="0068641B">
        <w:t>an individual</w:t>
      </w:r>
      <w:r>
        <w:t xml:space="preserve"> post supported </w:t>
      </w:r>
      <w:r w:rsidR="0068641B">
        <w:t xml:space="preserve">each </w:t>
      </w:r>
      <w:r>
        <w:t xml:space="preserve">one of the vehicle’s wheels. The posts were actuated vertically in accordance to a testing cycle which aimed to statistically replicate a vehicle’s wheel travel </w:t>
      </w:r>
      <w:r>
        <w:fldChar w:fldCharType="begin"/>
      </w:r>
      <w:r>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41B69">
        <w:rPr>
          <w:rFonts w:ascii="Calibri" w:hAnsi="Calibri" w:cs="Calibri"/>
        </w:rPr>
        <w:t>(Dodds &amp; Plummer, 2001)</w:t>
      </w:r>
      <w:r>
        <w:fldChar w:fldCharType="end"/>
      </w:r>
      <w:r>
        <w:t xml:space="preserve">. While subjective results reported good comfort, users noted potential error from the test setup lacking lateral and for/aft forces as well as inertial forces associated with rolling tires. Furthermore, some unresolved dynamics issue with hydraulics systems used throughout the 1960’s muddied the results from “excitement simulations” </w:t>
      </w:r>
      <w:r>
        <w:fldChar w:fldCharType="begin"/>
      </w:r>
      <w:r>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91F66">
        <w:rPr>
          <w:rFonts w:ascii="Calibri" w:hAnsi="Calibri" w:cs="Calibri"/>
        </w:rPr>
        <w:t>(Dodds &amp; Plummer, 2001)</w:t>
      </w:r>
      <w:r>
        <w:fldChar w:fldCharType="end"/>
      </w:r>
      <w:r>
        <w:t xml:space="preserve">.  </w:t>
      </w:r>
      <w:commentRangeEnd w:id="24"/>
      <w:r w:rsidR="00701F70">
        <w:rPr>
          <w:rStyle w:val="CommentReference"/>
        </w:rPr>
        <w:commentReference w:id="24"/>
      </w:r>
    </w:p>
    <w:p w14:paraId="10856CC9" w14:textId="77777777" w:rsidR="00612C3A" w:rsidRDefault="00612C3A" w:rsidP="00612C3A">
      <w:pPr>
        <w:ind w:firstLine="360"/>
      </w:pPr>
      <w:r>
        <w:t>The next breakthrough in dynamic vehicle testing was “</w:t>
      </w:r>
      <w:commentRangeStart w:id="25"/>
      <w:r>
        <w:t xml:space="preserve">Response Simulation”. </w:t>
      </w:r>
      <w:commentRangeEnd w:id="25"/>
      <w:r>
        <w:rPr>
          <w:rStyle w:val="CommentReference"/>
        </w:rPr>
        <w:commentReference w:id="25"/>
      </w:r>
      <w:r>
        <w:t xml:space="preserve">GM Truck and Bus conceived that by using a vehicle as the transducer, road inputs at the tire contact patch could be determined while driving at the proving grounds. The measured wheel response could then be used to drive closed loop control of the servo-hydraulic system </w:t>
      </w:r>
      <w:r>
        <w:fldChar w:fldCharType="begin"/>
      </w:r>
      <w:r>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B1612">
        <w:rPr>
          <w:rFonts w:ascii="Calibri" w:hAnsi="Calibri" w:cs="Calibri"/>
        </w:rPr>
        <w:t>(Dodds &amp; Plummer, 2001)</w:t>
      </w:r>
      <w:r>
        <w:fldChar w:fldCharType="end"/>
      </w:r>
      <w:r>
        <w:t xml:space="preserve">. Implementing this system improved relevance of test results and lead to the creation of multiple testing software. </w:t>
      </w:r>
    </w:p>
    <w:p w14:paraId="69AB23A0" w14:textId="77777777" w:rsidR="00612C3A" w:rsidRDefault="00612C3A" w:rsidP="00612C3A">
      <w:pPr>
        <w:ind w:firstLine="360"/>
      </w:pPr>
      <w:r>
        <w:t xml:space="preserve">In order to increase accuracy of simulations, contemporary testing rigs have been configured to allow forces and motion in multiple directions. Triaxial systems have the ability to generate vertical, lateral, and longitudinal forces, and yaw and pitch moments at each wheel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xml:space="preserve">. These more complex setups allows analysis of vehicle characteristics such as self-aligning torque and braking, which would not be possible on previous four-post rigs. However, the setup for these tests are significantly more complex and require an extra actuator for every degree of motion </w:t>
      </w:r>
      <w:r>
        <w:fldChar w:fldCharType="begin"/>
      </w:r>
      <w:r>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D8181C">
        <w:rPr>
          <w:rFonts w:ascii="Calibri" w:hAnsi="Calibri" w:cs="Calibri"/>
        </w:rPr>
        <w:t>(Dodds &amp; Plummer, 2001)</w:t>
      </w:r>
      <w:r>
        <w:fldChar w:fldCharType="end"/>
      </w:r>
      <w:r>
        <w:t>.</w:t>
      </w:r>
    </w:p>
    <w:p w14:paraId="658296D7" w14:textId="46311E53" w:rsidR="00612C3A" w:rsidRDefault="00612C3A" w:rsidP="00612C3A">
      <w:pPr>
        <w:ind w:firstLine="360"/>
      </w:pPr>
      <w:r>
        <w:t xml:space="preserve">An alternative method called </w:t>
      </w:r>
      <w:commentRangeStart w:id="26"/>
      <w:r>
        <w:t xml:space="preserve">“Body Restraint Testing” </w:t>
      </w:r>
      <w:commentRangeEnd w:id="26"/>
      <w:r>
        <w:rPr>
          <w:rStyle w:val="CommentReference"/>
        </w:rPr>
        <w:commentReference w:id="26"/>
      </w:r>
      <w:r>
        <w:t xml:space="preserve">applies force and moment inputs through the chassis rather than wheels. The significance of this technique is that the inputs can be relatively small and output displacements in vertical, pitch, and roll can be large </w:t>
      </w:r>
      <w:r>
        <w:fldChar w:fldCharType="begin"/>
      </w:r>
      <w:r>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15D1C">
        <w:rPr>
          <w:rFonts w:ascii="Calibri" w:hAnsi="Calibri" w:cs="Calibri"/>
        </w:rPr>
        <w:t>(Dodds &amp; Plummer, 2001)</w:t>
      </w:r>
      <w:r>
        <w:fldChar w:fldCharType="end"/>
      </w:r>
      <w:r>
        <w:t>. Initial passive restraint setups were disadvantaged by changing the structural loading of the chassis, which skewed results. To eliminate this issue, later setups replaced fixed chassis restraints with actuators which could apply high frequency motions but respond to low frequency loads</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These systems proved to have versatile control of the vehicle’s body and could introduce external forces such as aerodynamics in motorsports</w:t>
      </w:r>
      <w:r w:rsidR="00DA47B2">
        <w:t xml:space="preserve"> </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xml:space="preserve">. </w:t>
      </w:r>
    </w:p>
    <w:p w14:paraId="1CCB32E4" w14:textId="77777777" w:rsidR="00584B1C" w:rsidRPr="00584B1C" w:rsidRDefault="00584B1C" w:rsidP="006C39FA">
      <w:pPr>
        <w:pStyle w:val="Heading2"/>
      </w:pPr>
      <w:bookmarkStart w:id="27" w:name="_Toc183284813"/>
      <w:r>
        <w:lastRenderedPageBreak/>
        <w:t>Explanation of candidate solutions</w:t>
      </w:r>
      <w:bookmarkEnd w:id="27"/>
    </w:p>
    <w:p w14:paraId="788606AC" w14:textId="12AD511D" w:rsidR="000516F5" w:rsidRDefault="000516F5" w:rsidP="000516F5">
      <w:pPr>
        <w:pStyle w:val="Heading3"/>
      </w:pPr>
      <w:bookmarkStart w:id="28" w:name="_Toc183284814"/>
      <w:r>
        <w:t xml:space="preserve">4 Post </w:t>
      </w:r>
      <w:r w:rsidR="005A3646">
        <w:t>Shaker Rig</w:t>
      </w:r>
      <w:bookmarkEnd w:id="28"/>
    </w:p>
    <w:p w14:paraId="054D00C0" w14:textId="61F108E3" w:rsidR="000516F5" w:rsidRDefault="000516F5" w:rsidP="000516F5">
      <w:pPr>
        <w:pStyle w:val="Heading3"/>
      </w:pPr>
      <w:bookmarkStart w:id="29" w:name="_Toc183284815"/>
      <w:r>
        <w:t>7 Post Shaker Rig</w:t>
      </w:r>
      <w:bookmarkEnd w:id="29"/>
    </w:p>
    <w:p w14:paraId="0FF9086B" w14:textId="2C9AE43E" w:rsidR="00DC2B39" w:rsidRPr="00DC2B39" w:rsidRDefault="00DC2B39" w:rsidP="00701F70">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chassis to allow loading with a sufficient amount of compliance to let the vehicle move unimpeded </w:t>
      </w:r>
      <w:r>
        <w:fldChar w:fldCharType="begin"/>
      </w:r>
      <w:r>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This solution has </w:t>
      </w:r>
      <w:proofErr w:type="spellStart"/>
      <w:r>
        <w:t>it’s</w:t>
      </w:r>
      <w:proofErr w:type="spellEnd"/>
      <w:r>
        <w:t xml:space="preserve"> own issue, being that the added compliance does not allow the large downforce loads to be generated in the simulation. By using “velocity feed-forward” algorithms to predict the motion of the chassis in addition to a compliant link, a workable result emerges for downforce to be simulated on a seven post shaker rig </w:t>
      </w:r>
      <w:r>
        <w:fldChar w:fldCharType="begin"/>
      </w:r>
      <w:r>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w:t>
      </w:r>
    </w:p>
    <w:p w14:paraId="253374D1" w14:textId="49E69E32" w:rsidR="000516F5" w:rsidRDefault="000516F5" w:rsidP="000516F5">
      <w:pPr>
        <w:pStyle w:val="Heading3"/>
      </w:pPr>
      <w:bookmarkStart w:id="30" w:name="_Toc183284816"/>
      <w:r>
        <w:t xml:space="preserve">Kinematics and </w:t>
      </w:r>
      <w:r w:rsidR="00A56AFB">
        <w:t>C</w:t>
      </w:r>
      <w:r>
        <w:t xml:space="preserve">ompliance </w:t>
      </w:r>
      <w:r w:rsidR="00A56AFB">
        <w:t>T</w:t>
      </w:r>
      <w:r>
        <w:t>esting</w:t>
      </w:r>
      <w:bookmarkEnd w:id="30"/>
    </w:p>
    <w:p w14:paraId="42154CEB" w14:textId="77777777" w:rsidR="000516F5" w:rsidRDefault="000516F5" w:rsidP="000516F5">
      <w:r>
        <w:tab/>
        <w:t>Kinematic and compliance testing, or K&amp;C testing for short, is a laboratory method of analyzing the how suspension components of a race car move in relation to one another. This test is able to observe the kinematics that the real vehicle generates. This is important because inconsistencies during manufacturing and damage from racing can mean the actual vehicles kinematic properties could differ from theoretical ones, resulting in poor performance.</w:t>
      </w:r>
    </w:p>
    <w:p w14:paraId="4634A8CA" w14:textId="77777777" w:rsidR="000516F5" w:rsidRDefault="000516F5" w:rsidP="000516F5">
      <w:r>
        <w:tab/>
        <w:t xml:space="preserve">The K&amp;C testing apparatus can differ depending on the level of analysis, but typically involves suspending the vehicle with a number of actuators directly to each wheel assembly and some key locations on </w:t>
      </w:r>
      <w:commentRangeStart w:id="31"/>
      <w:r>
        <w:t>the chassis.</w:t>
      </w:r>
      <w:commentRangeEnd w:id="31"/>
      <w:r>
        <w:rPr>
          <w:rStyle w:val="CommentReference"/>
        </w:rPr>
        <w:commentReference w:id="31"/>
      </w:r>
    </w:p>
    <w:p w14:paraId="6D3C29EB" w14:textId="77777777" w:rsidR="000516F5" w:rsidRDefault="000516F5" w:rsidP="000516F5">
      <w:pPr>
        <w:keepNext/>
        <w:jc w:val="center"/>
      </w:pPr>
      <w:r w:rsidRPr="00A56045">
        <w:rPr>
          <w:noProof/>
        </w:rPr>
        <w:lastRenderedPageBreak/>
        <w:drawing>
          <wp:inline distT="0" distB="0" distL="0" distR="0" wp14:anchorId="657251D7" wp14:editId="6DBA8EC0">
            <wp:extent cx="5943600" cy="4036695"/>
            <wp:effectExtent l="0" t="0" r="0" b="1905"/>
            <wp:docPr id="1475793050" name="Picture 1" descr="A car on a assembly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Picture 1" descr="A car on a assembly line&#10;&#10;Description automatically generated"/>
                    <pic:cNvPicPr/>
                  </pic:nvPicPr>
                  <pic:blipFill>
                    <a:blip r:embed="rId21"/>
                    <a:stretch>
                      <a:fillRect/>
                    </a:stretch>
                  </pic:blipFill>
                  <pic:spPr>
                    <a:xfrm>
                      <a:off x="0" y="0"/>
                      <a:ext cx="5943600" cy="4036695"/>
                    </a:xfrm>
                    <a:prstGeom prst="rect">
                      <a:avLst/>
                    </a:prstGeom>
                  </pic:spPr>
                </pic:pic>
              </a:graphicData>
            </a:graphic>
          </wp:inline>
        </w:drawing>
      </w:r>
    </w:p>
    <w:p w14:paraId="59FC246E" w14:textId="5C30F427" w:rsidR="000516F5" w:rsidRPr="000516F5" w:rsidRDefault="000516F5" w:rsidP="00A56AFB">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xml:space="preserve">: Kinematic testing simulator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r>
        <w:fldChar w:fldCharType="end"/>
      </w:r>
    </w:p>
    <w:p w14:paraId="043606B7" w14:textId="40994A9C" w:rsidR="00584B1C" w:rsidRDefault="00584B1C" w:rsidP="006C39FA">
      <w:pPr>
        <w:pStyle w:val="Heading2"/>
      </w:pPr>
      <w:bookmarkStart w:id="32" w:name="_Toc183284817"/>
      <w:r>
        <w:t>Comparative assessment of candidate solutions</w:t>
      </w:r>
      <w:bookmarkEnd w:id="32"/>
    </w:p>
    <w:p w14:paraId="08093D20" w14:textId="6CBE45B0" w:rsidR="00532F1E" w:rsidRDefault="00532F1E" w:rsidP="00532F1E">
      <w:pPr>
        <w:pStyle w:val="Caption"/>
        <w:keepNext/>
      </w:pPr>
      <w:bookmarkStart w:id="33" w:name="_Toc182324566"/>
      <w:r>
        <w:t xml:space="preserve">Table </w:t>
      </w:r>
      <w:r w:rsidR="00BB6444">
        <w:fldChar w:fldCharType="begin"/>
      </w:r>
      <w:r w:rsidR="00BB6444">
        <w:instrText xml:space="preserve"> SEQ Table \* ARABIC </w:instrText>
      </w:r>
      <w:r w:rsidR="00BB6444">
        <w:fldChar w:fldCharType="separate"/>
      </w:r>
      <w:r w:rsidR="00BB6444">
        <w:rPr>
          <w:noProof/>
        </w:rPr>
        <w:t>2</w:t>
      </w:r>
      <w:r w:rsidR="00BB6444">
        <w:rPr>
          <w:noProof/>
        </w:rPr>
        <w:fldChar w:fldCharType="end"/>
      </w:r>
      <w:r w:rsidR="00297D41">
        <w:t>:</w:t>
      </w:r>
      <w:r>
        <w:t xml:space="preserve"> Comparison of Candidate Solutions</w:t>
      </w:r>
      <w:bookmarkEnd w:id="33"/>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ECCBF77" w:rsidR="00532F1E" w:rsidRDefault="00845CFC">
            <w:r>
              <w:t>4 Post Rig</w:t>
            </w:r>
          </w:p>
        </w:tc>
        <w:tc>
          <w:tcPr>
            <w:tcW w:w="1678" w:type="dxa"/>
            <w:shd w:val="clear" w:color="auto" w:fill="D0CECE" w:themeFill="background2" w:themeFillShade="E6"/>
          </w:tcPr>
          <w:p w14:paraId="15462A67" w14:textId="32C0CDFB" w:rsidR="00532F1E" w:rsidRDefault="00845CFC">
            <w:r>
              <w:t>7 Post Rig</w:t>
            </w:r>
          </w:p>
        </w:tc>
        <w:tc>
          <w:tcPr>
            <w:tcW w:w="1679" w:type="dxa"/>
            <w:shd w:val="clear" w:color="auto" w:fill="D0CECE" w:themeFill="background2" w:themeFillShade="E6"/>
          </w:tcPr>
          <w:p w14:paraId="3FD56DE3" w14:textId="1003AB2F" w:rsidR="00532F1E" w:rsidRDefault="00845CFC">
            <w:r>
              <w:t>K&amp;C Testing</w:t>
            </w:r>
          </w:p>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7C291A" w:rsidRDefault="007C291A"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3468DE54" w:rsidR="00532F1E" w:rsidRDefault="00180785" w:rsidP="00532F1E">
            <w:r>
              <w:t>Performance metric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D51A67">
      <w:pPr>
        <w:pStyle w:val="Heading1"/>
      </w:pPr>
      <w:bookmarkStart w:id="34" w:name="_Toc183284818"/>
      <w:r>
        <w:lastRenderedPageBreak/>
        <w:t>Project Recommendations</w:t>
      </w:r>
      <w:bookmarkEnd w:id="34"/>
    </w:p>
    <w:p w14:paraId="5613D7A6" w14:textId="77777777" w:rsidR="00584B1C" w:rsidRPr="00584B1C" w:rsidRDefault="00584B1C" w:rsidP="006C39FA">
      <w:pPr>
        <w:pStyle w:val="Heading2"/>
      </w:pPr>
      <w:bookmarkStart w:id="35" w:name="_Toc183284819"/>
      <w:r>
        <w:t>Proposed solution</w:t>
      </w:r>
      <w:bookmarkEnd w:id="35"/>
    </w:p>
    <w:p w14:paraId="5244EFD1" w14:textId="77777777" w:rsidR="00584B1C" w:rsidRPr="00584B1C" w:rsidRDefault="00584B1C" w:rsidP="006C39FA">
      <w:pPr>
        <w:pStyle w:val="Heading2"/>
      </w:pPr>
      <w:bookmarkStart w:id="36" w:name="_Toc183284820"/>
      <w:r>
        <w:t>Design and implementation challenges</w:t>
      </w:r>
      <w:bookmarkEnd w:id="36"/>
    </w:p>
    <w:p w14:paraId="39B11013" w14:textId="77777777" w:rsidR="00584B1C" w:rsidRPr="00584B1C" w:rsidRDefault="31AB8FB0" w:rsidP="006C39FA">
      <w:pPr>
        <w:pStyle w:val="Heading2"/>
        <w:rPr>
          <w:sz w:val="20"/>
        </w:rPr>
      </w:pPr>
      <w:bookmarkStart w:id="37" w:name="_Toc183284821"/>
      <w:r>
        <w:t>Anticipated project outcomes and impacts</w:t>
      </w:r>
      <w:bookmarkEnd w:id="37"/>
    </w:p>
    <w:p w14:paraId="64501EEA" w14:textId="4058C50A" w:rsidR="4D7351AA" w:rsidRDefault="4D7351AA">
      <w:r>
        <w:br w:type="page"/>
      </w:r>
    </w:p>
    <w:p w14:paraId="58C27900" w14:textId="77777777" w:rsidR="00584B1C" w:rsidRPr="00584B1C" w:rsidRDefault="31AB8FB0" w:rsidP="00D51A67">
      <w:pPr>
        <w:pStyle w:val="Heading1"/>
      </w:pPr>
      <w:bookmarkStart w:id="38" w:name="_Toc183284822"/>
      <w:r>
        <w:lastRenderedPageBreak/>
        <w:t>Glossary</w:t>
      </w:r>
      <w:bookmarkEnd w:id="38"/>
    </w:p>
    <w:p w14:paraId="0DF80CE3" w14:textId="68FC3E6C" w:rsidR="4D7351AA" w:rsidRDefault="4D7351AA">
      <w:r>
        <w:br w:type="page"/>
      </w:r>
    </w:p>
    <w:p w14:paraId="1A485BCE" w14:textId="0CAF9D78" w:rsidR="00E7183E" w:rsidRPr="00E7183E" w:rsidRDefault="00584B1C" w:rsidP="00D51A67">
      <w:pPr>
        <w:pStyle w:val="Heading1"/>
      </w:pPr>
      <w:bookmarkStart w:id="39" w:name="_Toc183284823"/>
      <w:r>
        <w:lastRenderedPageBreak/>
        <w:t>References</w:t>
      </w:r>
      <w:bookmarkEnd w:id="39"/>
    </w:p>
    <w:p w14:paraId="3EBB593E" w14:textId="6313B444" w:rsidR="00E0134C" w:rsidRDefault="00584B1C" w:rsidP="006C39FA">
      <w:pPr>
        <w:pStyle w:val="Heading2"/>
      </w:pPr>
      <w:bookmarkStart w:id="40" w:name="_Toc183284824"/>
      <w:r>
        <w:t>Additional sources consulted</w:t>
      </w:r>
      <w:bookmarkEnd w:id="40"/>
    </w:p>
    <w:p w14:paraId="36266031" w14:textId="77777777" w:rsidR="006A6757" w:rsidRPr="006A6757" w:rsidRDefault="00E7183E" w:rsidP="006A6757">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6A6757" w:rsidRPr="006A6757">
        <w:rPr>
          <w:rFonts w:ascii="Calibri" w:hAnsi="Calibri" w:cs="Calibri"/>
        </w:rPr>
        <w:t xml:space="preserve">Boggs, C. M. (2009). </w:t>
      </w:r>
      <w:r w:rsidR="006A6757" w:rsidRPr="006A6757">
        <w:rPr>
          <w:rFonts w:ascii="Calibri" w:hAnsi="Calibri" w:cs="Calibri"/>
          <w:i/>
          <w:iCs/>
        </w:rPr>
        <w:t>The Use of Simulation to Expedite Experimental Investigations of the Effect of High-Performance Shock Absorbers</w:t>
      </w:r>
      <w:r w:rsidR="006A6757" w:rsidRPr="006A6757">
        <w:rPr>
          <w:rFonts w:ascii="Calibri" w:hAnsi="Calibri" w:cs="Calibri"/>
        </w:rPr>
        <w:t>. https://vtechworks.lib.vt.edu/handle/10919/26108</w:t>
      </w:r>
    </w:p>
    <w:p w14:paraId="7945063F" w14:textId="77777777" w:rsidR="006A6757" w:rsidRPr="006A6757" w:rsidRDefault="006A6757" w:rsidP="006A6757">
      <w:pPr>
        <w:pStyle w:val="Bibliography"/>
        <w:rPr>
          <w:rFonts w:ascii="Calibri" w:hAnsi="Calibri" w:cs="Calibri"/>
        </w:rPr>
      </w:pPr>
      <w:r w:rsidRPr="006A6757">
        <w:rPr>
          <w:rFonts w:ascii="Calibri" w:hAnsi="Calibri" w:cs="Calibri"/>
        </w:rPr>
        <w:t xml:space="preserve">Dodds, C. J., &amp; Plummer, A. R. (2001). </w:t>
      </w:r>
      <w:r w:rsidRPr="006A6757">
        <w:rPr>
          <w:rFonts w:ascii="Calibri" w:hAnsi="Calibri" w:cs="Calibri"/>
          <w:i/>
          <w:iCs/>
        </w:rPr>
        <w:t>Laboratory Road Simulation for Full Vehicle Testing: A Review</w:t>
      </w:r>
      <w:r w:rsidRPr="006A6757">
        <w:rPr>
          <w:rFonts w:ascii="Calibri" w:hAnsi="Calibri" w:cs="Calibri"/>
        </w:rPr>
        <w:t>. 2001-26–0047. https://doi.org/10.4271/2001-26-0047</w:t>
      </w:r>
    </w:p>
    <w:p w14:paraId="680DA5E8" w14:textId="77777777" w:rsidR="006A6757" w:rsidRPr="006A6757" w:rsidRDefault="006A6757" w:rsidP="006A6757">
      <w:pPr>
        <w:pStyle w:val="Bibliography"/>
        <w:rPr>
          <w:rFonts w:ascii="Calibri" w:hAnsi="Calibri" w:cs="Calibri"/>
        </w:rPr>
      </w:pPr>
      <w:proofErr w:type="spellStart"/>
      <w:r w:rsidRPr="006A6757">
        <w:rPr>
          <w:rFonts w:ascii="Calibri" w:hAnsi="Calibri" w:cs="Calibri"/>
        </w:rPr>
        <w:t>Gelotte</w:t>
      </w:r>
      <w:proofErr w:type="spellEnd"/>
      <w:r w:rsidRPr="006A6757">
        <w:rPr>
          <w:rFonts w:ascii="Calibri" w:hAnsi="Calibri" w:cs="Calibri"/>
        </w:rPr>
        <w:t xml:space="preserve">, E. (n.d.). </w:t>
      </w:r>
      <w:proofErr w:type="spellStart"/>
      <w:r w:rsidRPr="006A6757">
        <w:rPr>
          <w:rFonts w:ascii="Calibri" w:hAnsi="Calibri" w:cs="Calibri"/>
          <w:i/>
          <w:iCs/>
        </w:rPr>
        <w:t>Develompment</w:t>
      </w:r>
      <w:proofErr w:type="spellEnd"/>
      <w:r w:rsidRPr="006A6757">
        <w:rPr>
          <w:rFonts w:ascii="Calibri" w:hAnsi="Calibri" w:cs="Calibri"/>
          <w:i/>
          <w:iCs/>
        </w:rPr>
        <w:t xml:space="preserve"> of software that can predict damper curves on shock absorbers</w:t>
      </w:r>
      <w:r w:rsidRPr="006A6757">
        <w:rPr>
          <w:rFonts w:ascii="Calibri" w:hAnsi="Calibri" w:cs="Calibri"/>
        </w:rPr>
        <w:t>.</w:t>
      </w:r>
    </w:p>
    <w:p w14:paraId="6EA29B68" w14:textId="77777777" w:rsidR="006A6757" w:rsidRPr="006A6757" w:rsidRDefault="006A6757" w:rsidP="006A6757">
      <w:pPr>
        <w:pStyle w:val="Bibliography"/>
        <w:rPr>
          <w:rFonts w:ascii="Calibri" w:hAnsi="Calibri" w:cs="Calibri"/>
        </w:rPr>
      </w:pPr>
      <w:r w:rsidRPr="006A6757">
        <w:rPr>
          <w:rFonts w:ascii="Calibri" w:hAnsi="Calibri" w:cs="Calibri"/>
        </w:rPr>
        <w:t xml:space="preserve">Penske Racing Shocks. (n.d.). </w:t>
      </w:r>
      <w:r w:rsidRPr="006A6757">
        <w:rPr>
          <w:rFonts w:ascii="Calibri" w:hAnsi="Calibri" w:cs="Calibri"/>
          <w:i/>
          <w:iCs/>
        </w:rPr>
        <w:t>How to Read a Shock Dyno Graph</w:t>
      </w:r>
      <w:r w:rsidRPr="006A6757">
        <w:rPr>
          <w:rFonts w:ascii="Calibri" w:hAnsi="Calibri" w:cs="Calibri"/>
        </w:rPr>
        <w:t>.</w:t>
      </w:r>
    </w:p>
    <w:p w14:paraId="6F30D4B9" w14:textId="77777777" w:rsidR="006A6757" w:rsidRPr="006A6757" w:rsidRDefault="006A6757" w:rsidP="006A6757">
      <w:pPr>
        <w:pStyle w:val="Bibliography"/>
        <w:rPr>
          <w:rFonts w:ascii="Calibri" w:hAnsi="Calibri" w:cs="Calibri"/>
        </w:rPr>
      </w:pPr>
      <w:r w:rsidRPr="006A6757">
        <w:rPr>
          <w:rFonts w:ascii="Calibri" w:hAnsi="Calibri" w:cs="Calibri"/>
        </w:rPr>
        <w:t xml:space="preserve">Segers, J. (2014). </w:t>
      </w:r>
      <w:r w:rsidRPr="006A6757">
        <w:rPr>
          <w:rFonts w:ascii="Calibri" w:hAnsi="Calibri" w:cs="Calibri"/>
          <w:i/>
          <w:iCs/>
        </w:rPr>
        <w:t>Analysis Techniques for Racecar Data Acquisition—Second Edition</w:t>
      </w:r>
      <w:r w:rsidRPr="006A6757">
        <w:rPr>
          <w:rFonts w:ascii="Calibri" w:hAnsi="Calibri" w:cs="Calibri"/>
        </w:rPr>
        <w:t>. SAE International. https://doi.org/10.4271/R-408</w:t>
      </w:r>
    </w:p>
    <w:p w14:paraId="3F5DA56F" w14:textId="77777777" w:rsidR="006A6757" w:rsidRPr="006A6757" w:rsidRDefault="006A6757" w:rsidP="006A6757">
      <w:pPr>
        <w:pStyle w:val="Bibliography"/>
        <w:rPr>
          <w:rFonts w:ascii="Calibri" w:hAnsi="Calibri" w:cs="Calibri"/>
        </w:rPr>
      </w:pPr>
      <w:r w:rsidRPr="006A6757">
        <w:rPr>
          <w:rFonts w:ascii="Calibri" w:hAnsi="Calibri" w:cs="Calibri"/>
        </w:rPr>
        <w:t xml:space="preserve">Seven-post Rigs. (n.d.). </w:t>
      </w:r>
      <w:r w:rsidRPr="006A6757">
        <w:rPr>
          <w:rFonts w:ascii="Calibri" w:hAnsi="Calibri" w:cs="Calibri"/>
          <w:i/>
          <w:iCs/>
        </w:rPr>
        <w:t>Racecar Engineering</w:t>
      </w:r>
      <w:r w:rsidRPr="006A6757">
        <w:rPr>
          <w:rFonts w:ascii="Calibri" w:hAnsi="Calibri" w:cs="Calibri"/>
        </w:rPr>
        <w:t>.</w:t>
      </w:r>
    </w:p>
    <w:p w14:paraId="06A06048" w14:textId="77777777" w:rsidR="006A6757" w:rsidRPr="006A6757" w:rsidRDefault="006A6757" w:rsidP="006A6757">
      <w:pPr>
        <w:pStyle w:val="Bibliography"/>
        <w:rPr>
          <w:rFonts w:ascii="Calibri" w:hAnsi="Calibri" w:cs="Calibri"/>
        </w:rPr>
      </w:pPr>
      <w:r w:rsidRPr="006A6757">
        <w:rPr>
          <w:rFonts w:ascii="Calibri" w:hAnsi="Calibri" w:cs="Calibri"/>
        </w:rPr>
        <w:t xml:space="preserve">Smith, C. (1978). </w:t>
      </w:r>
      <w:r w:rsidRPr="006A6757">
        <w:rPr>
          <w:rFonts w:ascii="Calibri" w:hAnsi="Calibri" w:cs="Calibri"/>
          <w:i/>
          <w:iCs/>
        </w:rPr>
        <w:t>Tune to Win</w:t>
      </w:r>
      <w:r w:rsidRPr="006A6757">
        <w:rPr>
          <w:rFonts w:ascii="Calibri" w:hAnsi="Calibri" w:cs="Calibri"/>
        </w:rPr>
        <w:t>.</w:t>
      </w:r>
    </w:p>
    <w:p w14:paraId="09F64EC6" w14:textId="06F04A8C" w:rsidR="00E7183E" w:rsidRPr="00E7183E" w:rsidRDefault="00E7183E" w:rsidP="00E7183E">
      <w:r>
        <w:fldChar w:fldCharType="end"/>
      </w:r>
    </w:p>
    <w:sectPr w:rsidR="00E7183E" w:rsidRPr="00E7183E" w:rsidSect="00E31828">
      <w:footerReference w:type="first" r:id="rId22"/>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Jakob Werle" w:date="2024-11-23T19:03:00Z" w:initials="JW">
    <w:p w14:paraId="7B41889B" w14:textId="77777777" w:rsidR="007C7F7F" w:rsidRDefault="007C7F7F" w:rsidP="007C7F7F">
      <w:pPr>
        <w:pStyle w:val="CommentText"/>
      </w:pPr>
      <w:r>
        <w:rPr>
          <w:rStyle w:val="CommentReference"/>
        </w:rPr>
        <w:annotationRef/>
      </w:r>
      <w:r>
        <w:t xml:space="preserve">Replace specific solutions with “Full Vehicle </w:t>
      </w:r>
    </w:p>
    <w:p w14:paraId="799AB04C" w14:textId="77777777" w:rsidR="007C7F7F" w:rsidRDefault="007C7F7F" w:rsidP="007C7F7F">
      <w:pPr>
        <w:pStyle w:val="CommentText"/>
      </w:pPr>
      <w:r>
        <w:t>Laboratory Testing”</w:t>
      </w:r>
    </w:p>
  </w:comment>
  <w:comment w:id="15" w:author="Jakob Werle" w:date="2024-11-23T18:38:00Z" w:initials="JW">
    <w:p w14:paraId="3BC052C6" w14:textId="7468B3DF" w:rsidR="00A62918" w:rsidRDefault="00A62918" w:rsidP="00A62918">
      <w:pPr>
        <w:pStyle w:val="CommentText"/>
      </w:pPr>
      <w:r>
        <w:rPr>
          <w:rStyle w:val="CommentReference"/>
        </w:rPr>
        <w:annotationRef/>
      </w:r>
      <w:r>
        <w:t>You can also add here that testing days are rare and sometime the track is not accessible as it is far away. So a set up at home base could be completely different than the racing location. That is an important down side to track testing.</w:t>
      </w:r>
    </w:p>
  </w:comment>
  <w:comment w:id="17" w:author="Jakob Werle" w:date="2024-11-23T18:39:00Z" w:initials="JW">
    <w:p w14:paraId="4BA1A401" w14:textId="77777777" w:rsidR="00A62918" w:rsidRDefault="00A62918" w:rsidP="00A62918">
      <w:pPr>
        <w:pStyle w:val="CommentText"/>
      </w:pPr>
      <w:r>
        <w:rPr>
          <w:rStyle w:val="CommentReference"/>
        </w:rPr>
        <w:annotationRef/>
      </w:r>
      <w:r>
        <w:t>Can also say there is a learning curve with the software and often times you need to know how to do the handcalcs in order to validate the simulation is correct</w:t>
      </w:r>
    </w:p>
  </w:comment>
  <w:comment w:id="18" w:author="Jakob Werle" w:date="2024-11-23T22:10:00Z" w:initials="JW">
    <w:p w14:paraId="751EBEDA" w14:textId="77777777" w:rsidR="00787F50" w:rsidRDefault="00787F50" w:rsidP="00787F50">
      <w:pPr>
        <w:pStyle w:val="CommentText"/>
      </w:pPr>
      <w:r>
        <w:rPr>
          <w:rStyle w:val="CommentReference"/>
        </w:rPr>
        <w:annotationRef/>
      </w:r>
      <w:r>
        <w:t>Maybe the whole shock dyno section can be summarized into an example while more broadly introducing component level lab testing. Some details regarding dampers can be moved to “stem fundamentals”</w:t>
      </w:r>
    </w:p>
  </w:comment>
  <w:comment w:id="22" w:author="Jakob Werle" w:date="2024-11-23T20:28:00Z" w:initials="JW">
    <w:p w14:paraId="07E93F03" w14:textId="2E207BEA" w:rsidR="00C72D53" w:rsidRDefault="00C72D53" w:rsidP="00C72D53">
      <w:pPr>
        <w:pStyle w:val="CommentText"/>
      </w:pPr>
      <w:r>
        <w:rPr>
          <w:rStyle w:val="CommentReference"/>
        </w:rPr>
        <w:annotationRef/>
      </w:r>
      <w:r>
        <w:t>Maybe damper plots should go in the stem section?</w:t>
      </w:r>
    </w:p>
  </w:comment>
  <w:comment w:id="23" w:author="Jakob Werle" w:date="2024-11-23T18:36:00Z" w:initials="JW">
    <w:p w14:paraId="31CC238B" w14:textId="77777777" w:rsidR="00612C3A" w:rsidRDefault="00612C3A" w:rsidP="00612C3A">
      <w:pPr>
        <w:pStyle w:val="CommentText"/>
      </w:pPr>
      <w:r>
        <w:rPr>
          <w:rStyle w:val="CommentReference"/>
        </w:rPr>
        <w:annotationRef/>
      </w:r>
      <w:r>
        <w:t>Keep the 1</w:t>
      </w:r>
      <w:r>
        <w:rPr>
          <w:vertAlign w:val="superscript"/>
        </w:rPr>
        <w:t>st</w:t>
      </w:r>
      <w:r>
        <w:t xml:space="preserve"> and 3</w:t>
      </w:r>
      <w:r>
        <w:rPr>
          <w:vertAlign w:val="superscript"/>
        </w:rPr>
        <w:t>rd</w:t>
      </w:r>
      <w:r>
        <w:t xml:space="preserve"> paragraphs in this section and then add a summary paragraph to close off this section. The canvas page does not have a word or paragraph requirement. The rest should be moved to Candidate solutions or scope section.</w:t>
      </w:r>
    </w:p>
  </w:comment>
  <w:comment w:id="24" w:author="Jakob Werle" w:date="2024-11-23T22:07:00Z" w:initials="JW">
    <w:p w14:paraId="38DF1ECA" w14:textId="77777777" w:rsidR="00701F70" w:rsidRDefault="00701F70" w:rsidP="00701F70">
      <w:pPr>
        <w:pStyle w:val="CommentText"/>
      </w:pPr>
      <w:r>
        <w:rPr>
          <w:rStyle w:val="CommentReference"/>
        </w:rPr>
        <w:annotationRef/>
      </w:r>
      <w:r>
        <w:t>The details about how stuff was set up and results can be part of “lessons learned” section. Summarize maybe</w:t>
      </w:r>
    </w:p>
  </w:comment>
  <w:comment w:id="25" w:author="Jakob Werle" w:date="2024-11-23T18:35:00Z" w:initials="JW">
    <w:p w14:paraId="7F7C5D9D" w14:textId="120DEF51" w:rsidR="00612C3A" w:rsidRDefault="00612C3A" w:rsidP="00612C3A">
      <w:pPr>
        <w:pStyle w:val="CommentText"/>
      </w:pPr>
      <w:r>
        <w:rPr>
          <w:rStyle w:val="CommentReference"/>
        </w:rPr>
        <w:annotationRef/>
      </w:r>
      <w:r>
        <w:t>Candidate Solution 3. Not exactly sure if this is a shaker rig, but this is too hyper specific to be in this section. If it cannot be a candidate solution it should be in the scope section.</w:t>
      </w:r>
    </w:p>
  </w:comment>
  <w:comment w:id="26" w:author="Jakob Werle" w:date="2024-11-23T18:33:00Z" w:initials="JW">
    <w:p w14:paraId="6120533C" w14:textId="77777777" w:rsidR="00612C3A" w:rsidRDefault="00612C3A" w:rsidP="00612C3A">
      <w:pPr>
        <w:pStyle w:val="CommentText"/>
      </w:pPr>
      <w:r>
        <w:rPr>
          <w:rStyle w:val="CommentReference"/>
        </w:rPr>
        <w:annotationRef/>
      </w:r>
      <w:r>
        <w:t>Candidate Solution 1. You go too in-depth too early on</w:t>
      </w:r>
    </w:p>
  </w:comment>
  <w:comment w:id="31" w:author="Jakob Werle" w:date="2024-11-23T18:41:00Z" w:initials="JW">
    <w:p w14:paraId="2903604D" w14:textId="3FB612AA" w:rsidR="000516F5" w:rsidRDefault="000516F5" w:rsidP="000516F5">
      <w:pPr>
        <w:pStyle w:val="CommentText"/>
      </w:pPr>
      <w:r>
        <w:rPr>
          <w:rStyle w:val="CommentReference"/>
        </w:rPr>
        <w:annotationRef/>
      </w:r>
      <w:r>
        <w:t>You know this but reference the figure in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9AB04C" w15:done="0"/>
  <w15:commentEx w15:paraId="3BC052C6" w15:done="0"/>
  <w15:commentEx w15:paraId="4BA1A401" w15:done="0"/>
  <w15:commentEx w15:paraId="751EBEDA" w15:done="0"/>
  <w15:commentEx w15:paraId="07E93F03" w15:done="0"/>
  <w15:commentEx w15:paraId="31CC238B" w15:done="0"/>
  <w15:commentEx w15:paraId="38DF1ECA" w15:done="0"/>
  <w15:commentEx w15:paraId="7F7C5D9D" w15:done="0"/>
  <w15:commentEx w15:paraId="6120533C" w15:done="0"/>
  <w15:commentEx w15:paraId="290360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82A8CB" w16cex:dateUtc="2024-11-24T01:03:00Z"/>
  <w16cex:commentExtensible w16cex:durableId="74C60B46" w16cex:dateUtc="2024-11-24T00:38:00Z"/>
  <w16cex:commentExtensible w16cex:durableId="59898CB8" w16cex:dateUtc="2024-11-24T00:39:00Z"/>
  <w16cex:commentExtensible w16cex:durableId="64D0B72F" w16cex:dateUtc="2024-11-24T04:10:00Z"/>
  <w16cex:commentExtensible w16cex:durableId="231FE4CC" w16cex:dateUtc="2024-11-24T02:28:00Z"/>
  <w16cex:commentExtensible w16cex:durableId="41186021" w16cex:dateUtc="2024-11-24T00:36:00Z"/>
  <w16cex:commentExtensible w16cex:durableId="01499087" w16cex:dateUtc="2024-11-24T04:07:00Z"/>
  <w16cex:commentExtensible w16cex:durableId="4E789078" w16cex:dateUtc="2024-11-24T00:35:00Z"/>
  <w16cex:commentExtensible w16cex:durableId="27F51D78" w16cex:dateUtc="2024-11-24T00:33:00Z"/>
  <w16cex:commentExtensible w16cex:durableId="3868471A" w16cex:dateUtc="2024-11-2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9AB04C" w16cid:durableId="1182A8CB"/>
  <w16cid:commentId w16cid:paraId="3BC052C6" w16cid:durableId="74C60B46"/>
  <w16cid:commentId w16cid:paraId="4BA1A401" w16cid:durableId="59898CB8"/>
  <w16cid:commentId w16cid:paraId="751EBEDA" w16cid:durableId="64D0B72F"/>
  <w16cid:commentId w16cid:paraId="07E93F03" w16cid:durableId="231FE4CC"/>
  <w16cid:commentId w16cid:paraId="31CC238B" w16cid:durableId="41186021"/>
  <w16cid:commentId w16cid:paraId="38DF1ECA" w16cid:durableId="01499087"/>
  <w16cid:commentId w16cid:paraId="7F7C5D9D" w16cid:durableId="4E789078"/>
  <w16cid:commentId w16cid:paraId="6120533C" w16cid:durableId="27F51D78"/>
  <w16cid:commentId w16cid:paraId="2903604D" w16cid:durableId="386847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710769" w14:textId="77777777" w:rsidR="007B08D2" w:rsidRDefault="007B08D2" w:rsidP="002F21F1">
      <w:pPr>
        <w:spacing w:after="0" w:line="240" w:lineRule="auto"/>
      </w:pPr>
      <w:r>
        <w:separator/>
      </w:r>
    </w:p>
  </w:endnote>
  <w:endnote w:type="continuationSeparator" w:id="0">
    <w:p w14:paraId="72CD1304" w14:textId="77777777" w:rsidR="007B08D2" w:rsidRDefault="007B08D2"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793FDF" w14:textId="77777777" w:rsidR="007B08D2" w:rsidRDefault="007B08D2" w:rsidP="002F21F1">
      <w:pPr>
        <w:spacing w:after="0" w:line="240" w:lineRule="auto"/>
      </w:pPr>
      <w:r>
        <w:separator/>
      </w:r>
    </w:p>
  </w:footnote>
  <w:footnote w:type="continuationSeparator" w:id="0">
    <w:p w14:paraId="34B94232" w14:textId="77777777" w:rsidR="007B08D2" w:rsidRDefault="007B08D2"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D55ADD"/>
    <w:multiLevelType w:val="hybridMultilevel"/>
    <w:tmpl w:val="06764388"/>
    <w:lvl w:ilvl="0" w:tplc="B14883F0">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5"/>
  </w:num>
  <w:num w:numId="4" w16cid:durableId="1516336954">
    <w:abstractNumId w:val="0"/>
  </w:num>
  <w:num w:numId="5" w16cid:durableId="1412921032">
    <w:abstractNumId w:val="1"/>
  </w:num>
  <w:num w:numId="6" w16cid:durableId="4530600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03E30"/>
    <w:rsid w:val="00020783"/>
    <w:rsid w:val="00030A07"/>
    <w:rsid w:val="000312AA"/>
    <w:rsid w:val="00031424"/>
    <w:rsid w:val="00034BCF"/>
    <w:rsid w:val="000350E9"/>
    <w:rsid w:val="000463DE"/>
    <w:rsid w:val="00046B02"/>
    <w:rsid w:val="000516F5"/>
    <w:rsid w:val="000569BE"/>
    <w:rsid w:val="000610A9"/>
    <w:rsid w:val="00064BE8"/>
    <w:rsid w:val="00081251"/>
    <w:rsid w:val="00085BF5"/>
    <w:rsid w:val="00095259"/>
    <w:rsid w:val="00096DD3"/>
    <w:rsid w:val="000A10E1"/>
    <w:rsid w:val="000A6D8E"/>
    <w:rsid w:val="000C1F86"/>
    <w:rsid w:val="000C4D3C"/>
    <w:rsid w:val="000D7E20"/>
    <w:rsid w:val="000E03F5"/>
    <w:rsid w:val="000F4F60"/>
    <w:rsid w:val="000F553E"/>
    <w:rsid w:val="000F78E3"/>
    <w:rsid w:val="00111299"/>
    <w:rsid w:val="0011417D"/>
    <w:rsid w:val="001179CB"/>
    <w:rsid w:val="00126F3E"/>
    <w:rsid w:val="0013154B"/>
    <w:rsid w:val="001339E3"/>
    <w:rsid w:val="00137EF6"/>
    <w:rsid w:val="00140FB2"/>
    <w:rsid w:val="001439CD"/>
    <w:rsid w:val="00160FAE"/>
    <w:rsid w:val="00161B96"/>
    <w:rsid w:val="00166EEA"/>
    <w:rsid w:val="00180785"/>
    <w:rsid w:val="00180CB5"/>
    <w:rsid w:val="00185EC0"/>
    <w:rsid w:val="00194FCF"/>
    <w:rsid w:val="001A454E"/>
    <w:rsid w:val="001B1A21"/>
    <w:rsid w:val="001B543B"/>
    <w:rsid w:val="001D3BEE"/>
    <w:rsid w:val="001D3CE3"/>
    <w:rsid w:val="001D4AF0"/>
    <w:rsid w:val="001D5149"/>
    <w:rsid w:val="001F4963"/>
    <w:rsid w:val="00200F70"/>
    <w:rsid w:val="0020505F"/>
    <w:rsid w:val="002113DB"/>
    <w:rsid w:val="00211AED"/>
    <w:rsid w:val="0022281A"/>
    <w:rsid w:val="00226CAF"/>
    <w:rsid w:val="00230A53"/>
    <w:rsid w:val="00243DE6"/>
    <w:rsid w:val="0025356E"/>
    <w:rsid w:val="0025595B"/>
    <w:rsid w:val="00260712"/>
    <w:rsid w:val="00282C0B"/>
    <w:rsid w:val="00287643"/>
    <w:rsid w:val="00292FB1"/>
    <w:rsid w:val="00295668"/>
    <w:rsid w:val="00297D41"/>
    <w:rsid w:val="002A2236"/>
    <w:rsid w:val="002A50E8"/>
    <w:rsid w:val="002A546E"/>
    <w:rsid w:val="002A69D2"/>
    <w:rsid w:val="002B3796"/>
    <w:rsid w:val="002B5CB7"/>
    <w:rsid w:val="002B7C63"/>
    <w:rsid w:val="002B7CFC"/>
    <w:rsid w:val="002C0BB5"/>
    <w:rsid w:val="002C1ED9"/>
    <w:rsid w:val="002D1348"/>
    <w:rsid w:val="002D286A"/>
    <w:rsid w:val="002E3820"/>
    <w:rsid w:val="002E4F78"/>
    <w:rsid w:val="002E642F"/>
    <w:rsid w:val="002F21F1"/>
    <w:rsid w:val="002F24A9"/>
    <w:rsid w:val="00300676"/>
    <w:rsid w:val="00303C80"/>
    <w:rsid w:val="00303D91"/>
    <w:rsid w:val="0030587F"/>
    <w:rsid w:val="00320AAA"/>
    <w:rsid w:val="00320B9B"/>
    <w:rsid w:val="003223D3"/>
    <w:rsid w:val="003233AD"/>
    <w:rsid w:val="0034658A"/>
    <w:rsid w:val="0034754B"/>
    <w:rsid w:val="00364EB3"/>
    <w:rsid w:val="0037745E"/>
    <w:rsid w:val="003906C9"/>
    <w:rsid w:val="00392D69"/>
    <w:rsid w:val="003A63EF"/>
    <w:rsid w:val="003A77B0"/>
    <w:rsid w:val="003B222D"/>
    <w:rsid w:val="003C0D35"/>
    <w:rsid w:val="003C20F1"/>
    <w:rsid w:val="003D2BBD"/>
    <w:rsid w:val="00400BD1"/>
    <w:rsid w:val="0040666A"/>
    <w:rsid w:val="00426886"/>
    <w:rsid w:val="00426E2B"/>
    <w:rsid w:val="0042738B"/>
    <w:rsid w:val="00431C5F"/>
    <w:rsid w:val="00432231"/>
    <w:rsid w:val="004327D9"/>
    <w:rsid w:val="00432872"/>
    <w:rsid w:val="00432C56"/>
    <w:rsid w:val="00437F5E"/>
    <w:rsid w:val="004448DC"/>
    <w:rsid w:val="004537AE"/>
    <w:rsid w:val="00457F45"/>
    <w:rsid w:val="004639DC"/>
    <w:rsid w:val="00464525"/>
    <w:rsid w:val="004653D1"/>
    <w:rsid w:val="00465B9C"/>
    <w:rsid w:val="00480923"/>
    <w:rsid w:val="004975C7"/>
    <w:rsid w:val="00497F0F"/>
    <w:rsid w:val="004A4699"/>
    <w:rsid w:val="004B4E20"/>
    <w:rsid w:val="004C45D4"/>
    <w:rsid w:val="004D6E40"/>
    <w:rsid w:val="004F35AB"/>
    <w:rsid w:val="004F70A2"/>
    <w:rsid w:val="0050099F"/>
    <w:rsid w:val="0050788B"/>
    <w:rsid w:val="00507BF2"/>
    <w:rsid w:val="00510268"/>
    <w:rsid w:val="00515855"/>
    <w:rsid w:val="00516571"/>
    <w:rsid w:val="0053015C"/>
    <w:rsid w:val="00532F1E"/>
    <w:rsid w:val="0053574C"/>
    <w:rsid w:val="00535E3A"/>
    <w:rsid w:val="005508A7"/>
    <w:rsid w:val="00550F37"/>
    <w:rsid w:val="00564937"/>
    <w:rsid w:val="00566E25"/>
    <w:rsid w:val="00567AA9"/>
    <w:rsid w:val="00570E02"/>
    <w:rsid w:val="00570E7D"/>
    <w:rsid w:val="00571339"/>
    <w:rsid w:val="005728D1"/>
    <w:rsid w:val="00584B1C"/>
    <w:rsid w:val="00594477"/>
    <w:rsid w:val="005A1036"/>
    <w:rsid w:val="005A2055"/>
    <w:rsid w:val="005A3646"/>
    <w:rsid w:val="005A3914"/>
    <w:rsid w:val="005A4915"/>
    <w:rsid w:val="005A524D"/>
    <w:rsid w:val="005B0222"/>
    <w:rsid w:val="005C2775"/>
    <w:rsid w:val="005C3467"/>
    <w:rsid w:val="005D4D6C"/>
    <w:rsid w:val="005E31C7"/>
    <w:rsid w:val="00603B46"/>
    <w:rsid w:val="00612C3A"/>
    <w:rsid w:val="00615D1C"/>
    <w:rsid w:val="006170CC"/>
    <w:rsid w:val="00626033"/>
    <w:rsid w:val="006306BA"/>
    <w:rsid w:val="00632467"/>
    <w:rsid w:val="0064356C"/>
    <w:rsid w:val="0064435A"/>
    <w:rsid w:val="00662E9A"/>
    <w:rsid w:val="00663EE1"/>
    <w:rsid w:val="0067169D"/>
    <w:rsid w:val="00676102"/>
    <w:rsid w:val="00677D32"/>
    <w:rsid w:val="0068063A"/>
    <w:rsid w:val="0068554C"/>
    <w:rsid w:val="0068641B"/>
    <w:rsid w:val="00692B65"/>
    <w:rsid w:val="006971EC"/>
    <w:rsid w:val="006A038E"/>
    <w:rsid w:val="006A12B8"/>
    <w:rsid w:val="006A6757"/>
    <w:rsid w:val="006B1612"/>
    <w:rsid w:val="006B5347"/>
    <w:rsid w:val="006B60DA"/>
    <w:rsid w:val="006C00B0"/>
    <w:rsid w:val="006C05F0"/>
    <w:rsid w:val="006C39FA"/>
    <w:rsid w:val="006C7391"/>
    <w:rsid w:val="006C7EB2"/>
    <w:rsid w:val="006D387A"/>
    <w:rsid w:val="006D3DDF"/>
    <w:rsid w:val="006E2E60"/>
    <w:rsid w:val="006F6610"/>
    <w:rsid w:val="00701F70"/>
    <w:rsid w:val="00716493"/>
    <w:rsid w:val="00726A82"/>
    <w:rsid w:val="0073145F"/>
    <w:rsid w:val="00732B4A"/>
    <w:rsid w:val="00733AB0"/>
    <w:rsid w:val="00741490"/>
    <w:rsid w:val="00741767"/>
    <w:rsid w:val="007423A0"/>
    <w:rsid w:val="00743E6F"/>
    <w:rsid w:val="007742E1"/>
    <w:rsid w:val="007876B0"/>
    <w:rsid w:val="00787F50"/>
    <w:rsid w:val="0079551F"/>
    <w:rsid w:val="007A143D"/>
    <w:rsid w:val="007B08D2"/>
    <w:rsid w:val="007B41E4"/>
    <w:rsid w:val="007C2034"/>
    <w:rsid w:val="007C2182"/>
    <w:rsid w:val="007C291A"/>
    <w:rsid w:val="007C5026"/>
    <w:rsid w:val="007C6189"/>
    <w:rsid w:val="007C7F7F"/>
    <w:rsid w:val="007D7FEA"/>
    <w:rsid w:val="007E3D6F"/>
    <w:rsid w:val="007E7E02"/>
    <w:rsid w:val="007F56F4"/>
    <w:rsid w:val="00800B1B"/>
    <w:rsid w:val="00804A7F"/>
    <w:rsid w:val="0080715C"/>
    <w:rsid w:val="00810548"/>
    <w:rsid w:val="00826C00"/>
    <w:rsid w:val="0083380B"/>
    <w:rsid w:val="00845CFC"/>
    <w:rsid w:val="008466DA"/>
    <w:rsid w:val="00854931"/>
    <w:rsid w:val="0086558B"/>
    <w:rsid w:val="00886818"/>
    <w:rsid w:val="00896B41"/>
    <w:rsid w:val="00896FBE"/>
    <w:rsid w:val="008A52B2"/>
    <w:rsid w:val="008B0039"/>
    <w:rsid w:val="008C06A7"/>
    <w:rsid w:val="008C09C1"/>
    <w:rsid w:val="008C4CB2"/>
    <w:rsid w:val="008D2589"/>
    <w:rsid w:val="008D31AA"/>
    <w:rsid w:val="008D6EEC"/>
    <w:rsid w:val="008E25AE"/>
    <w:rsid w:val="008F2810"/>
    <w:rsid w:val="00903C07"/>
    <w:rsid w:val="00905AA5"/>
    <w:rsid w:val="00906C4B"/>
    <w:rsid w:val="00920C55"/>
    <w:rsid w:val="00932E50"/>
    <w:rsid w:val="0093525A"/>
    <w:rsid w:val="00941D0B"/>
    <w:rsid w:val="009548A2"/>
    <w:rsid w:val="00956DB8"/>
    <w:rsid w:val="009606A2"/>
    <w:rsid w:val="00961425"/>
    <w:rsid w:val="00967D3E"/>
    <w:rsid w:val="009902A7"/>
    <w:rsid w:val="0099755C"/>
    <w:rsid w:val="009A664A"/>
    <w:rsid w:val="009A73AC"/>
    <w:rsid w:val="009A76A2"/>
    <w:rsid w:val="009B279A"/>
    <w:rsid w:val="009B3D24"/>
    <w:rsid w:val="009B3F46"/>
    <w:rsid w:val="009B637C"/>
    <w:rsid w:val="009C4F3B"/>
    <w:rsid w:val="009C5FBE"/>
    <w:rsid w:val="009D205E"/>
    <w:rsid w:val="009D2C96"/>
    <w:rsid w:val="009D3DCD"/>
    <w:rsid w:val="009E4AF3"/>
    <w:rsid w:val="009E6E78"/>
    <w:rsid w:val="009F64E3"/>
    <w:rsid w:val="00A0343F"/>
    <w:rsid w:val="00A04868"/>
    <w:rsid w:val="00A04BCA"/>
    <w:rsid w:val="00A073B6"/>
    <w:rsid w:val="00A210B0"/>
    <w:rsid w:val="00A26D28"/>
    <w:rsid w:val="00A35589"/>
    <w:rsid w:val="00A52DBB"/>
    <w:rsid w:val="00A56045"/>
    <w:rsid w:val="00A56AFB"/>
    <w:rsid w:val="00A62918"/>
    <w:rsid w:val="00A71C7A"/>
    <w:rsid w:val="00A74531"/>
    <w:rsid w:val="00A863CC"/>
    <w:rsid w:val="00A8714E"/>
    <w:rsid w:val="00AA47FD"/>
    <w:rsid w:val="00AA7944"/>
    <w:rsid w:val="00AB0EF5"/>
    <w:rsid w:val="00AB30AE"/>
    <w:rsid w:val="00AC5119"/>
    <w:rsid w:val="00AC6680"/>
    <w:rsid w:val="00AC7AA4"/>
    <w:rsid w:val="00AD522C"/>
    <w:rsid w:val="00AD8988"/>
    <w:rsid w:val="00AE4774"/>
    <w:rsid w:val="00AE6BBC"/>
    <w:rsid w:val="00AF68DC"/>
    <w:rsid w:val="00AF6AFB"/>
    <w:rsid w:val="00B006A9"/>
    <w:rsid w:val="00B025C4"/>
    <w:rsid w:val="00B11699"/>
    <w:rsid w:val="00B17ED9"/>
    <w:rsid w:val="00B44EC1"/>
    <w:rsid w:val="00B539CA"/>
    <w:rsid w:val="00B5420F"/>
    <w:rsid w:val="00B55998"/>
    <w:rsid w:val="00B71782"/>
    <w:rsid w:val="00B74E1B"/>
    <w:rsid w:val="00B77154"/>
    <w:rsid w:val="00B8342C"/>
    <w:rsid w:val="00B879B5"/>
    <w:rsid w:val="00BB4348"/>
    <w:rsid w:val="00BB5A30"/>
    <w:rsid w:val="00BB6444"/>
    <w:rsid w:val="00BBF0C5"/>
    <w:rsid w:val="00BC6187"/>
    <w:rsid w:val="00BD07C5"/>
    <w:rsid w:val="00BD1012"/>
    <w:rsid w:val="00BD1F09"/>
    <w:rsid w:val="00BE2A08"/>
    <w:rsid w:val="00BF7767"/>
    <w:rsid w:val="00BF7A39"/>
    <w:rsid w:val="00BF7AA4"/>
    <w:rsid w:val="00C004B4"/>
    <w:rsid w:val="00C00BAA"/>
    <w:rsid w:val="00C122DE"/>
    <w:rsid w:val="00C16745"/>
    <w:rsid w:val="00C30EDF"/>
    <w:rsid w:val="00C366F9"/>
    <w:rsid w:val="00C41B69"/>
    <w:rsid w:val="00C44C44"/>
    <w:rsid w:val="00C523BC"/>
    <w:rsid w:val="00C529E4"/>
    <w:rsid w:val="00C7259C"/>
    <w:rsid w:val="00C72D53"/>
    <w:rsid w:val="00C77A00"/>
    <w:rsid w:val="00C8000F"/>
    <w:rsid w:val="00C90AEC"/>
    <w:rsid w:val="00C91F66"/>
    <w:rsid w:val="00CA0961"/>
    <w:rsid w:val="00CA4E68"/>
    <w:rsid w:val="00CA6351"/>
    <w:rsid w:val="00CD2117"/>
    <w:rsid w:val="00CD54AB"/>
    <w:rsid w:val="00CD746D"/>
    <w:rsid w:val="00CE448C"/>
    <w:rsid w:val="00CF4E86"/>
    <w:rsid w:val="00D0315F"/>
    <w:rsid w:val="00D03D7E"/>
    <w:rsid w:val="00D0567C"/>
    <w:rsid w:val="00D16AA8"/>
    <w:rsid w:val="00D171A8"/>
    <w:rsid w:val="00D22382"/>
    <w:rsid w:val="00D23221"/>
    <w:rsid w:val="00D2663C"/>
    <w:rsid w:val="00D31421"/>
    <w:rsid w:val="00D3175D"/>
    <w:rsid w:val="00D428B4"/>
    <w:rsid w:val="00D455D3"/>
    <w:rsid w:val="00D51A67"/>
    <w:rsid w:val="00D61EA9"/>
    <w:rsid w:val="00D65FE7"/>
    <w:rsid w:val="00D665B3"/>
    <w:rsid w:val="00D8181C"/>
    <w:rsid w:val="00D9053C"/>
    <w:rsid w:val="00D916E8"/>
    <w:rsid w:val="00D953B0"/>
    <w:rsid w:val="00DA47B2"/>
    <w:rsid w:val="00DA5C40"/>
    <w:rsid w:val="00DB1CED"/>
    <w:rsid w:val="00DC2B39"/>
    <w:rsid w:val="00DC4AF4"/>
    <w:rsid w:val="00DE204C"/>
    <w:rsid w:val="00DE27CA"/>
    <w:rsid w:val="00DE7C57"/>
    <w:rsid w:val="00DF0EC6"/>
    <w:rsid w:val="00DF182B"/>
    <w:rsid w:val="00DF2BF3"/>
    <w:rsid w:val="00DF48B2"/>
    <w:rsid w:val="00E0134C"/>
    <w:rsid w:val="00E01EEF"/>
    <w:rsid w:val="00E0787E"/>
    <w:rsid w:val="00E13BD3"/>
    <w:rsid w:val="00E26DEF"/>
    <w:rsid w:val="00E27D18"/>
    <w:rsid w:val="00E31828"/>
    <w:rsid w:val="00E339D6"/>
    <w:rsid w:val="00E3569D"/>
    <w:rsid w:val="00E36DF3"/>
    <w:rsid w:val="00E45CA6"/>
    <w:rsid w:val="00E5472E"/>
    <w:rsid w:val="00E676BB"/>
    <w:rsid w:val="00E7183E"/>
    <w:rsid w:val="00E74F72"/>
    <w:rsid w:val="00E8236B"/>
    <w:rsid w:val="00E8454D"/>
    <w:rsid w:val="00E86399"/>
    <w:rsid w:val="00E91FD5"/>
    <w:rsid w:val="00EB00BA"/>
    <w:rsid w:val="00EB3614"/>
    <w:rsid w:val="00EB3CFD"/>
    <w:rsid w:val="00EC5D1C"/>
    <w:rsid w:val="00ED27DA"/>
    <w:rsid w:val="00EE1FD2"/>
    <w:rsid w:val="00EE34E3"/>
    <w:rsid w:val="00EE57D8"/>
    <w:rsid w:val="00EF386F"/>
    <w:rsid w:val="00F26423"/>
    <w:rsid w:val="00F378FF"/>
    <w:rsid w:val="00F40C9A"/>
    <w:rsid w:val="00F557CC"/>
    <w:rsid w:val="00F60DBD"/>
    <w:rsid w:val="00F62D85"/>
    <w:rsid w:val="00F63569"/>
    <w:rsid w:val="00F71D19"/>
    <w:rsid w:val="00F84673"/>
    <w:rsid w:val="00F902AE"/>
    <w:rsid w:val="00F917D9"/>
    <w:rsid w:val="00FA2DC2"/>
    <w:rsid w:val="00FB4424"/>
    <w:rsid w:val="00FC2F79"/>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3BD3"/>
    <w:pPr>
      <w:spacing w:before="120" w:after="0"/>
      <w:ind w:left="360"/>
      <w:outlineLvl w:val="0"/>
    </w:pPr>
    <w:rPr>
      <w:rFonts w:ascii="Times New Roman" w:eastAsia="Times New Roman" w:hAnsi="Times New Roman" w:cs="Times New Roman"/>
      <w:b/>
      <w:color w:val="C00000"/>
      <w:sz w:val="32"/>
      <w:szCs w:val="28"/>
    </w:rPr>
  </w:style>
  <w:style w:type="paragraph" w:styleId="Heading2">
    <w:name w:val="heading 2"/>
    <w:basedOn w:val="Normal"/>
    <w:next w:val="Normal"/>
    <w:link w:val="Heading2Char"/>
    <w:uiPriority w:val="9"/>
    <w:unhideWhenUsed/>
    <w:qFormat/>
    <w:rsid w:val="00905AA5"/>
    <w:pPr>
      <w:keepNext/>
      <w:keepLines/>
      <w:spacing w:before="120" w:after="120"/>
      <w:outlineLvl w:val="1"/>
    </w:pPr>
    <w:rPr>
      <w:rFonts w:ascii="Times New Roman" w:eastAsia="Times New Roman" w:hAnsi="Times New Roman" w:cs="Times New Roman"/>
      <w:b/>
      <w:bCs/>
      <w:color w:val="4472C4" w:themeColor="accent1"/>
      <w:sz w:val="24"/>
      <w:szCs w:val="24"/>
    </w:rPr>
  </w:style>
  <w:style w:type="paragraph" w:styleId="Heading3">
    <w:name w:val="heading 3"/>
    <w:basedOn w:val="Normal"/>
    <w:next w:val="Normal"/>
    <w:link w:val="Heading3Char"/>
    <w:uiPriority w:val="9"/>
    <w:unhideWhenUsed/>
    <w:qFormat/>
    <w:rsid w:val="00096DD3"/>
    <w:pPr>
      <w:spacing w:after="12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BD3"/>
    <w:rPr>
      <w:rFonts w:ascii="Times New Roman" w:eastAsia="Times New Roman" w:hAnsi="Times New Roman" w:cs="Times New Roman"/>
      <w:b/>
      <w:color w:val="C00000"/>
      <w:sz w:val="32"/>
      <w:szCs w:val="28"/>
    </w:rPr>
  </w:style>
  <w:style w:type="character" w:customStyle="1" w:styleId="Heading2Char">
    <w:name w:val="Heading 2 Char"/>
    <w:basedOn w:val="DefaultParagraphFont"/>
    <w:link w:val="Heading2"/>
    <w:uiPriority w:val="9"/>
    <w:rsid w:val="00905AA5"/>
    <w:rPr>
      <w:rFonts w:ascii="Times New Roman" w:eastAsia="Times New Roman" w:hAnsi="Times New Roman" w:cs="Times New Roman"/>
      <w:b/>
      <w:bCs/>
      <w:color w:val="4472C4" w:themeColor="accent1"/>
      <w:sz w:val="24"/>
      <w:szCs w:val="24"/>
    </w:rPr>
  </w:style>
  <w:style w:type="character" w:customStyle="1" w:styleId="Heading3Char">
    <w:name w:val="Heading 3 Char"/>
    <w:basedOn w:val="DefaultParagraphFont"/>
    <w:link w:val="Heading3"/>
    <w:uiPriority w:val="9"/>
    <w:rsid w:val="00096DD3"/>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292</Words>
  <Characters>47267</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5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66</cp:revision>
  <dcterms:created xsi:type="dcterms:W3CDTF">2024-11-24T00:24:00Z</dcterms:created>
  <dcterms:modified xsi:type="dcterms:W3CDTF">2024-11-24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bJWfSu8t"/&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